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9A5AD0">
        <w:rPr>
          <w:rFonts w:cstheme="minorHAnsi"/>
          <w:lang w:val="en-GB"/>
          <w:rPrChange w:id="3" w:author="Max Lindmark" w:date="2020-02-08T17:05:00Z">
            <w:rPr>
              <w:rFonts w:cstheme="minorHAnsi"/>
              <w:highlight w:val="yellow"/>
              <w:lang w:val="en-GB"/>
            </w:rPr>
          </w:rPrChange>
        </w:rPr>
        <w:t xml:space="preserve">However, </w:t>
      </w:r>
      <w:r w:rsidR="009E3FEF" w:rsidRPr="009A5AD0">
        <w:rPr>
          <w:rFonts w:cstheme="minorHAnsi"/>
          <w:lang w:val="en-GB"/>
          <w:rPrChange w:id="4" w:author="Max Lindmark" w:date="2020-02-08T17:05:00Z">
            <w:rPr>
              <w:rFonts w:cstheme="minorHAnsi"/>
              <w:highlight w:val="yellow"/>
              <w:lang w:val="en-GB"/>
            </w:rPr>
          </w:rPrChange>
        </w:rPr>
        <w:t xml:space="preserve">we lack a comprehensive </w:t>
      </w:r>
      <w:r w:rsidR="00457D7E" w:rsidRPr="009A5AD0">
        <w:rPr>
          <w:rFonts w:cstheme="minorHAnsi"/>
          <w:lang w:val="en-GB"/>
          <w:rPrChange w:id="5" w:author="Max Lindmark" w:date="2020-02-08T17:05:00Z">
            <w:rPr>
              <w:rFonts w:cstheme="minorHAnsi"/>
              <w:highlight w:val="yellow"/>
              <w:lang w:val="en-GB"/>
            </w:rPr>
          </w:rPrChange>
        </w:rPr>
        <w:t xml:space="preserve">understanding </w:t>
      </w:r>
      <w:r w:rsidR="009E3FEF" w:rsidRPr="009A5AD0">
        <w:rPr>
          <w:rFonts w:cstheme="minorHAnsi"/>
          <w:lang w:val="en-GB"/>
          <w:rPrChange w:id="6" w:author="Max Lindmark" w:date="2020-02-08T17:05:00Z">
            <w:rPr>
              <w:rFonts w:cstheme="minorHAnsi"/>
              <w:highlight w:val="yellow"/>
              <w:lang w:val="en-GB"/>
            </w:rPr>
          </w:rPrChange>
        </w:rPr>
        <w:t>of average intraspecific scaling of growth</w:t>
      </w:r>
      <w:r w:rsidR="009D408E" w:rsidRPr="009A5AD0">
        <w:rPr>
          <w:rFonts w:cstheme="minorHAnsi"/>
          <w:lang w:val="en-GB"/>
          <w:rPrChange w:id="7" w:author="Max Lindmark" w:date="2020-02-08T17:05:00Z">
            <w:rPr>
              <w:rFonts w:cstheme="minorHAnsi"/>
              <w:highlight w:val="yellow"/>
              <w:lang w:val="en-GB"/>
            </w:rPr>
          </w:rPrChange>
        </w:rPr>
        <w:t xml:space="preserve"> and </w:t>
      </w:r>
      <w:r w:rsidR="006478C8" w:rsidRPr="009A5AD0">
        <w:rPr>
          <w:rFonts w:cstheme="minorHAnsi"/>
          <w:lang w:val="en-GB"/>
          <w:rPrChange w:id="8" w:author="Max Lindmark" w:date="2020-02-08T17:05:00Z">
            <w:rPr>
              <w:rFonts w:cstheme="minorHAnsi"/>
              <w:highlight w:val="yellow"/>
              <w:lang w:val="en-GB"/>
            </w:rPr>
          </w:rPrChange>
        </w:rPr>
        <w:t xml:space="preserve">the key processes affecting it </w:t>
      </w:r>
      <w:r w:rsidR="006478C8" w:rsidRPr="009A5AD0">
        <w:rPr>
          <w:lang w:val="en-GB"/>
          <w:rPrChange w:id="9" w:author="Max Lindmark" w:date="2020-02-08T17:05:00Z">
            <w:rPr>
              <w:highlight w:val="yellow"/>
              <w:lang w:val="en-GB"/>
            </w:rPr>
          </w:rPrChange>
        </w:rPr>
        <w:t xml:space="preserve">(e.g., metabolism and consumption) </w:t>
      </w:r>
      <w:r w:rsidR="009E3FEF" w:rsidRPr="009A5AD0">
        <w:rPr>
          <w:rFonts w:cstheme="minorHAnsi"/>
          <w:lang w:val="en-GB"/>
          <w:rPrChange w:id="10" w:author="Max Lindmark" w:date="2020-02-08T17:05:00Z">
            <w:rPr>
              <w:rFonts w:cstheme="minorHAnsi"/>
              <w:highlight w:val="yellow"/>
              <w:lang w:val="en-GB"/>
            </w:rPr>
          </w:rPrChange>
        </w:rPr>
        <w:t xml:space="preserve">with body mass and </w:t>
      </w:r>
      <w:r w:rsidR="00F568DE" w:rsidRPr="009A5AD0">
        <w:rPr>
          <w:rFonts w:cstheme="minorHAnsi"/>
          <w:lang w:val="en-GB"/>
          <w:rPrChange w:id="11" w:author="Max Lindmark" w:date="2020-02-08T17:05:00Z">
            <w:rPr>
              <w:rFonts w:cstheme="minorHAnsi"/>
              <w:highlight w:val="yellow"/>
              <w:lang w:val="en-GB"/>
            </w:rPr>
          </w:rPrChange>
        </w:rPr>
        <w:t>temperature</w:t>
      </w:r>
      <w:r w:rsidR="000C765B" w:rsidRPr="009A5AD0">
        <w:rPr>
          <w:rFonts w:cstheme="minorHAnsi"/>
          <w:lang w:val="en-GB"/>
          <w:rPrChange w:id="12" w:author="Max Lindmark" w:date="2020-02-08T17:05:00Z">
            <w:rPr>
              <w:rFonts w:cstheme="minorHAnsi"/>
              <w:highlight w:val="yellow"/>
              <w:lang w:val="en-GB"/>
            </w:rPr>
          </w:rPrChange>
        </w:rPr>
        <w:t xml:space="preserve">. </w:t>
      </w:r>
      <w:r w:rsidR="003B5AC8" w:rsidRPr="009A5AD0">
        <w:rPr>
          <w:rFonts w:cstheme="minorHAnsi"/>
          <w:lang w:val="en-GB"/>
          <w:rPrChange w:id="13" w:author="Max Lindmark" w:date="2020-02-08T17:05:00Z">
            <w:rPr>
              <w:rFonts w:cstheme="minorHAnsi"/>
              <w:highlight w:val="yellow"/>
              <w:lang w:val="en-GB"/>
            </w:rPr>
          </w:rPrChange>
        </w:rPr>
        <w:t xml:space="preserve">This limits our ability </w:t>
      </w:r>
      <w:r w:rsidR="000F1CA5" w:rsidRPr="009A5AD0">
        <w:rPr>
          <w:rFonts w:cstheme="minorHAnsi"/>
          <w:lang w:val="en-GB"/>
          <w:rPrChange w:id="14" w:author="Max Lindmark" w:date="2020-02-08T17:05:00Z">
            <w:rPr>
              <w:rFonts w:cstheme="minorHAnsi"/>
              <w:highlight w:val="yellow"/>
              <w:lang w:val="en-GB"/>
            </w:rPr>
          </w:rPrChange>
        </w:rPr>
        <w:t>to</w:t>
      </w:r>
      <w:r w:rsidR="00F44315" w:rsidRPr="009A5AD0">
        <w:rPr>
          <w:rFonts w:cstheme="minorHAnsi"/>
          <w:lang w:val="en-GB"/>
          <w:rPrChange w:id="15" w:author="Max Lindmark" w:date="2020-02-08T17:05:00Z">
            <w:rPr>
              <w:rFonts w:cstheme="minorHAnsi"/>
              <w:highlight w:val="yellow"/>
              <w:lang w:val="en-GB"/>
            </w:rPr>
          </w:rPrChange>
        </w:rPr>
        <w:t xml:space="preserve"> inform </w:t>
      </w:r>
      <w:r w:rsidR="009D2A0D" w:rsidRPr="009A5AD0">
        <w:rPr>
          <w:rFonts w:cstheme="minorHAnsi"/>
          <w:lang w:val="en-GB"/>
          <w:rPrChange w:id="16" w:author="Max Lindmark" w:date="2020-02-08T17:05:00Z">
            <w:rPr>
              <w:rFonts w:cstheme="minorHAnsi"/>
              <w:highlight w:val="yellow"/>
              <w:lang w:val="en-GB"/>
            </w:rPr>
          </w:rPrChange>
        </w:rPr>
        <w:t>mechanistic growth models</w:t>
      </w:r>
      <w:r w:rsidR="00A06E29" w:rsidRPr="009A5AD0">
        <w:rPr>
          <w:rFonts w:cstheme="minorHAnsi"/>
          <w:lang w:val="en-GB"/>
          <w:rPrChange w:id="17" w:author="Max Lindmark" w:date="2020-02-08T17:05:00Z">
            <w:rPr>
              <w:rFonts w:cstheme="minorHAnsi"/>
              <w:highlight w:val="yellow"/>
              <w:lang w:val="en-GB"/>
            </w:rPr>
          </w:rPrChange>
        </w:rPr>
        <w:t>,</w:t>
      </w:r>
      <w:r w:rsidR="000F1CA5" w:rsidRPr="009A5AD0">
        <w:rPr>
          <w:rFonts w:cstheme="minorHAnsi"/>
          <w:lang w:val="en-GB"/>
          <w:rPrChange w:id="18" w:author="Max Lindmark" w:date="2020-02-08T17:05:00Z">
            <w:rPr>
              <w:rFonts w:cstheme="minorHAnsi"/>
              <w:highlight w:val="yellow"/>
              <w:lang w:val="en-GB"/>
            </w:rPr>
          </w:rPrChange>
        </w:rPr>
        <w:t xml:space="preserve"> </w:t>
      </w:r>
      <w:r w:rsidR="00457D7E" w:rsidRPr="009A5AD0">
        <w:rPr>
          <w:rFonts w:cstheme="minorHAnsi"/>
          <w:lang w:val="en-GB"/>
          <w:rPrChange w:id="19" w:author="Max Lindmark" w:date="2020-02-08T17:05:00Z">
            <w:rPr>
              <w:rFonts w:cstheme="minorHAnsi"/>
              <w:highlight w:val="yellow"/>
              <w:lang w:val="en-GB"/>
            </w:rPr>
          </w:rPrChange>
        </w:rPr>
        <w:t xml:space="preserve">to </w:t>
      </w:r>
      <w:r w:rsidR="00A10964" w:rsidRPr="009A5AD0">
        <w:rPr>
          <w:rFonts w:cstheme="minorHAnsi"/>
          <w:lang w:val="en-GB"/>
          <w:rPrChange w:id="20" w:author="Max Lindmark" w:date="2020-02-08T17:05:00Z">
            <w:rPr>
              <w:rFonts w:cstheme="minorHAnsi"/>
              <w:highlight w:val="yellow"/>
              <w:lang w:val="en-GB"/>
            </w:rPr>
          </w:rPrChange>
        </w:rPr>
        <w:t xml:space="preserve">link experimental data to </w:t>
      </w:r>
      <w:r w:rsidR="006F4D47" w:rsidRPr="009A5AD0">
        <w:rPr>
          <w:rFonts w:cstheme="minorHAnsi"/>
          <w:lang w:val="en-GB"/>
          <w:rPrChange w:id="21" w:author="Max Lindmark" w:date="2020-02-08T17:05:00Z">
            <w:rPr>
              <w:rFonts w:cstheme="minorHAnsi"/>
              <w:highlight w:val="yellow"/>
              <w:lang w:val="en-GB"/>
            </w:rPr>
          </w:rPrChange>
        </w:rPr>
        <w:t>observed</w:t>
      </w:r>
      <w:r w:rsidR="00A10964" w:rsidRPr="009A5AD0">
        <w:rPr>
          <w:rFonts w:cstheme="minorHAnsi"/>
          <w:lang w:val="en-GB"/>
          <w:rPrChange w:id="22" w:author="Max Lindmark" w:date="2020-02-08T17:05:00Z">
            <w:rPr>
              <w:rFonts w:cstheme="minorHAnsi"/>
              <w:highlight w:val="yellow"/>
              <w:lang w:val="en-GB"/>
            </w:rPr>
          </w:rPrChange>
        </w:rPr>
        <w:t xml:space="preserve"> patterns of growth</w:t>
      </w:r>
      <w:r w:rsidR="00A06E29" w:rsidRPr="009A5AD0">
        <w:rPr>
          <w:rFonts w:cstheme="minorHAnsi"/>
          <w:lang w:val="en-GB"/>
          <w:rPrChange w:id="23" w:author="Max Lindmark" w:date="2020-02-08T17:05:00Z">
            <w:rPr>
              <w:rFonts w:cstheme="minorHAnsi"/>
              <w:highlight w:val="yellow"/>
              <w:lang w:val="en-GB"/>
            </w:rPr>
          </w:rPrChange>
        </w:rPr>
        <w:t>,</w:t>
      </w:r>
      <w:r w:rsidR="00713311" w:rsidRPr="009A5AD0">
        <w:rPr>
          <w:rFonts w:cstheme="minorHAnsi"/>
          <w:lang w:val="en-GB"/>
          <w:rPrChange w:id="24" w:author="Max Lindmark" w:date="2020-02-08T17:05:00Z">
            <w:rPr>
              <w:rFonts w:cstheme="minorHAnsi"/>
              <w:highlight w:val="yellow"/>
              <w:lang w:val="en-GB"/>
            </w:rPr>
          </w:rPrChange>
        </w:rPr>
        <w:t xml:space="preserve"> and to advance mechanistic food web models</w:t>
      </w:r>
      <w:r w:rsidR="0035144A" w:rsidRPr="009A5AD0">
        <w:rPr>
          <w:rFonts w:cstheme="minorHAnsi"/>
          <w:lang w:val="en-GB"/>
          <w:rPrChange w:id="25" w:author="Max Lindmark" w:date="2020-02-08T17:05:00Z">
            <w:rPr>
              <w:rFonts w:cstheme="minorHAnsi"/>
              <w:highlight w:val="yellow"/>
              <w:lang w:val="en-GB"/>
            </w:rPr>
          </w:rPrChange>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proofErr w:type="spellStart"/>
      <w:r w:rsidR="00FA72C9" w:rsidRPr="004559BC">
        <w:rPr>
          <w:rFonts w:eastAsiaTheme="minorEastAsia" w:cstheme="minorHAnsi"/>
          <w:lang w:val="en-GB"/>
        </w:rPr>
        <w:t>u</w:t>
      </w:r>
      <w:r w:rsidR="00062810" w:rsidRPr="00972C7F">
        <w:rPr>
          <w:rFonts w:eastAsiaTheme="minorEastAsia" w:cstheme="minorHAnsi"/>
          <w:lang w:val="en-GB"/>
        </w:rPr>
        <w:t>understanding</w:t>
      </w:r>
      <w:proofErr w:type="spellEnd"/>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such as 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 xml:space="preserve">which is a special case of a </w:t>
      </w:r>
      <w:proofErr w:type="spellStart"/>
      <w:r w:rsidR="00A70567" w:rsidRPr="009A5AD0">
        <w:rPr>
          <w:rFonts w:eastAsiaTheme="minorEastAsia" w:cstheme="minorHAnsi"/>
          <w:lang w:val="en-GB"/>
        </w:rPr>
        <w:t>Pütter</w:t>
      </w:r>
      <w:proofErr w:type="spellEnd"/>
      <w:r w:rsidR="00A70567" w:rsidRPr="009A5AD0">
        <w:rPr>
          <w:rFonts w:eastAsiaTheme="minorEastAsia" w:cstheme="minorHAnsi"/>
          <w:lang w:val="en-GB"/>
        </w:rPr>
        <w:t xml:space="preserve">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w:t>
      </w:r>
      <w:proofErr w:type="spellStart"/>
      <w:r w:rsidR="009D6C25" w:rsidRPr="00C87062">
        <w:rPr>
          <w:rFonts w:ascii="Times New Roman" w:cs="Times New Roman"/>
          <w:lang w:val="en-GB"/>
        </w:rPr>
        <w:t>Pütter</w:t>
      </w:r>
      <w:proofErr w:type="spellEnd"/>
      <w:r w:rsidR="009D6C25" w:rsidRPr="00C87062">
        <w:rPr>
          <w:rFonts w:ascii="Times New Roman" w:cs="Times New Roman"/>
          <w:lang w:val="en-GB"/>
        </w:rPr>
        <w:t xml:space="preserve">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26"/>
      <w:commentRangeStart w:id="27"/>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26"/>
      <w:r w:rsidR="000772A5">
        <w:rPr>
          <w:rStyle w:val="CommentReference"/>
        </w:rPr>
        <w:commentReference w:id="26"/>
      </w:r>
      <w:commentRangeEnd w:id="27"/>
      <w:r w:rsidR="00400E23">
        <w:rPr>
          <w:rFonts w:cstheme="minorHAnsi"/>
          <w:lang w:val="en-GB"/>
        </w:rPr>
        <w:t>rates</w:t>
      </w:r>
      <w:r w:rsidR="007D4038">
        <w:rPr>
          <w:rFonts w:cstheme="minorHAnsi"/>
          <w:lang w:val="en-GB"/>
        </w:rPr>
        <w:t xml:space="preserve"> </w:t>
      </w:r>
      <w:r w:rsidR="000905CB">
        <w:rPr>
          <w:rStyle w:val="CommentReference"/>
        </w:rPr>
        <w:commentReference w:id="27"/>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w:t>
      </w:r>
      <w:proofErr w:type="spellStart"/>
      <w:r w:rsidR="00887694" w:rsidRPr="004559BC">
        <w:rPr>
          <w:rFonts w:cstheme="minorHAnsi"/>
          <w:lang w:val="en-GB"/>
        </w:rPr>
        <w:t>feeding$rate</w:t>
      </w:r>
      <w:proofErr w:type="spellEnd"/>
      <w:r w:rsidR="00887694" w:rsidRPr="004559BC">
        <w:rPr>
          <w:rFonts w:cstheme="minorHAnsi"/>
          <w:lang w:val="en-GB"/>
        </w:rPr>
        <w:t xml:space="preserve"> or </w:t>
      </w:r>
      <w:proofErr w:type="spellStart"/>
      <w:r w:rsidR="00887694" w:rsidRPr="004559BC">
        <w:rPr>
          <w:rFonts w:cstheme="minorHAnsi"/>
          <w:lang w:val="en-GB"/>
        </w:rPr>
        <w:t>food$intake</w:t>
      </w:r>
      <w:proofErr w:type="spellEnd"/>
      <w:r w:rsidR="00887694" w:rsidRPr="004559BC">
        <w:rPr>
          <w:rFonts w:cstheme="minorHAnsi"/>
          <w:lang w:val="en-GB"/>
        </w:rPr>
        <w:t xml:space="preserve"> or </w:t>
      </w:r>
      <w:proofErr w:type="spellStart"/>
      <w:r w:rsidR="00887694" w:rsidRPr="004559BC">
        <w:rPr>
          <w:rFonts w:cstheme="minorHAnsi"/>
          <w:lang w:val="en-GB"/>
        </w:rPr>
        <w:t>bio$energ</w:t>
      </w:r>
      <w:proofErr w:type="spellEnd"/>
      <w:r w:rsidR="00887694" w:rsidRPr="004559BC">
        <w:rPr>
          <w:rFonts w:cstheme="minorHAnsi"/>
          <w:lang w:val="en-GB"/>
        </w:rPr>
        <w:t>*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28"/>
      <w:commentRangeStart w:id="29"/>
      <w:commentRangeStart w:id="30"/>
      <w:commentRangeStart w:id="31"/>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32"/>
      <w:r w:rsidR="000F1792" w:rsidRPr="00972C7F">
        <w:rPr>
          <w:rFonts w:eastAsiaTheme="minorEastAsia" w:cstheme="minorHAnsi"/>
          <w:lang w:val="en-GB"/>
        </w:rPr>
        <w:t xml:space="preserve"> </w:t>
      </w:r>
      <w:commentRangeEnd w:id="32"/>
      <w:r w:rsidR="00B931C2">
        <w:rPr>
          <w:rStyle w:val="CommentReference"/>
        </w:rPr>
        <w:commentReference w:id="32"/>
      </w:r>
      <w:r w:rsidR="000F1792" w:rsidRPr="00972C7F">
        <w:rPr>
          <w:rFonts w:eastAsiaTheme="minorEastAsia" w:cstheme="minorHAnsi"/>
          <w:lang w:val="en-GB"/>
        </w:rPr>
        <w:t>per species</w:t>
      </w:r>
      <w:commentRangeEnd w:id="28"/>
      <w:r w:rsidR="00A06A32">
        <w:rPr>
          <w:rStyle w:val="CommentReference"/>
        </w:rPr>
        <w:commentReference w:id="28"/>
      </w:r>
      <w:commentRangeEnd w:id="29"/>
      <w:r w:rsidR="00296320">
        <w:rPr>
          <w:rStyle w:val="CommentReference"/>
        </w:rPr>
        <w:commentReference w:id="29"/>
      </w:r>
      <w:commentRangeEnd w:id="30"/>
      <w:r w:rsidR="0026073A">
        <w:rPr>
          <w:rStyle w:val="CommentReference"/>
        </w:rPr>
        <w:commentReference w:id="30"/>
      </w:r>
      <w:commentRangeEnd w:id="31"/>
      <w:r w:rsidR="0026073A">
        <w:rPr>
          <w:rStyle w:val="CommentReference"/>
        </w:rPr>
        <w:commentReference w:id="31"/>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33"/>
      <w:r w:rsidR="00861FA8" w:rsidRPr="004559BC">
        <w:rPr>
          <w:rFonts w:cstheme="minorHAnsi"/>
          <w:lang w:val="en-GB"/>
        </w:rPr>
        <w:t>metabolic</w:t>
      </w:r>
      <w:commentRangeEnd w:id="33"/>
      <w:r w:rsidR="005D2554">
        <w:rPr>
          <w:rStyle w:val="CommentReference"/>
        </w:rPr>
        <w:commentReference w:id="33"/>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34"/>
      <w:commentRangeStart w:id="35"/>
      <w:commentRangeStart w:id="36"/>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34"/>
      <w:r w:rsidR="000D3D07">
        <w:rPr>
          <w:rStyle w:val="CommentReference"/>
        </w:rPr>
        <w:commentReference w:id="34"/>
      </w:r>
      <w:commentRangeEnd w:id="35"/>
      <w:r w:rsidR="000D3D07">
        <w:rPr>
          <w:rStyle w:val="CommentReference"/>
        </w:rPr>
        <w:commentReference w:id="35"/>
      </w:r>
      <w:commentRangeEnd w:id="36"/>
      <w:r w:rsidR="006F043D">
        <w:rPr>
          <w:rStyle w:val="CommentReference"/>
        </w:rPr>
        <w:commentReference w:id="36"/>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mean-</w:t>
      </w:r>
      <w:proofErr w:type="spellStart"/>
      <w:r w:rsidR="00812BDB" w:rsidRPr="004559BC">
        <w:rPr>
          <w:rFonts w:eastAsiaTheme="minorEastAsia" w:cstheme="minorHAnsi"/>
          <w:lang w:val="en-GB"/>
        </w:rPr>
        <w:t>centered</w:t>
      </w:r>
      <w:proofErr w:type="spellEnd"/>
      <w:r w:rsidR="00812BDB" w:rsidRPr="004559BC">
        <w:rPr>
          <w:rFonts w:eastAsiaTheme="minorEastAsia" w:cstheme="minorHAnsi"/>
          <w:lang w:val="en-GB"/>
        </w:rPr>
        <w:t xml:space="preserve">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 xml:space="preserve">ranges in experienced environmental temperatures (taken from </w:t>
      </w:r>
      <w:proofErr w:type="spellStart"/>
      <w:r w:rsidR="00C619BC" w:rsidRPr="004559BC">
        <w:rPr>
          <w:rFonts w:eastAsiaTheme="minorEastAsia" w:cstheme="minorHAnsi"/>
          <w:lang w:val="en-GB"/>
        </w:rPr>
        <w:t>FishBase</w:t>
      </w:r>
      <w:proofErr w:type="spellEnd"/>
      <w:r w:rsidR="00C619BC" w:rsidRPr="004559BC">
        <w:rPr>
          <w:rFonts w:eastAsiaTheme="minorEastAsia" w:cstheme="minorHAnsi"/>
          <w:lang w:val="en-GB"/>
        </w:rPr>
        <w:t>),</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37"/>
      <w:r w:rsidR="007268B9" w:rsidRPr="004559BC">
        <w:rPr>
          <w:rFonts w:eastAsiaTheme="minorEastAsia" w:cstheme="minorHAnsi"/>
          <w:lang w:val="en-GB"/>
        </w:rPr>
        <w:t xml:space="preserve">In the growth data, this information was not available on </w:t>
      </w:r>
      <w:proofErr w:type="spellStart"/>
      <w:r w:rsidR="007268B9" w:rsidRPr="004559BC">
        <w:rPr>
          <w:rFonts w:eastAsiaTheme="minorEastAsia" w:cstheme="minorHAnsi"/>
          <w:lang w:val="en-GB"/>
        </w:rPr>
        <w:t>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w:t>
      </w:r>
      <w:proofErr w:type="spellEnd"/>
      <w:r w:rsidR="007268B9" w:rsidRPr="004559BC">
        <w:rPr>
          <w:rFonts w:eastAsiaTheme="minorEastAsia" w:cstheme="minorHAnsi"/>
          <w:lang w:val="en-GB"/>
        </w:rPr>
        <w:t xml:space="preserve"> f</w:t>
      </w:r>
      <w:r w:rsidR="00A42A6E" w:rsidRPr="004559BC">
        <w:rPr>
          <w:rFonts w:eastAsiaTheme="minorEastAsia" w:cstheme="minorHAnsi"/>
          <w:lang w:val="en-GB"/>
        </w:rPr>
        <w:t>or marbled sole (</w:t>
      </w:r>
      <w:proofErr w:type="spellStart"/>
      <w:r w:rsidR="00A42A6E" w:rsidRPr="004559BC">
        <w:rPr>
          <w:rFonts w:eastAsiaTheme="minorEastAsia" w:cstheme="minorHAnsi"/>
          <w:i/>
          <w:iCs/>
          <w:lang w:val="en-GB"/>
        </w:rPr>
        <w:t>Pseudopleuronectes</w:t>
      </w:r>
      <w:proofErr w:type="spellEnd"/>
      <w:r w:rsidR="00A42A6E" w:rsidRPr="004559BC">
        <w:rPr>
          <w:rFonts w:eastAsiaTheme="minorEastAsia" w:cstheme="minorHAnsi"/>
          <w:i/>
          <w:iCs/>
          <w:lang w:val="en-GB"/>
        </w:rPr>
        <w:t xml:space="preserve"> </w:t>
      </w:r>
      <w:proofErr w:type="spellStart"/>
      <w:r w:rsidR="00A42A6E" w:rsidRPr="004559BC">
        <w:rPr>
          <w:rFonts w:eastAsiaTheme="minorEastAsia" w:cstheme="minorHAnsi"/>
          <w:i/>
          <w:iCs/>
          <w:lang w:val="en-GB"/>
        </w:rPr>
        <w:t>yokohamae</w:t>
      </w:r>
      <w:proofErr w:type="spellEnd"/>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37"/>
      <w:r w:rsidR="00C619BC">
        <w:rPr>
          <w:rStyle w:val="CommentReference"/>
        </w:rPr>
        <w:commentReference w:id="37"/>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7E347A"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7E347A"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7E347A"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7E347A"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w:t>
      </w:r>
      <w:proofErr w:type="spellStart"/>
      <w:r w:rsidR="002F5F2E" w:rsidRPr="004559BC">
        <w:rPr>
          <w:rFonts w:eastAsiaTheme="minorEastAsia" w:cstheme="minorHAnsi"/>
          <w:lang w:val="en-GB"/>
        </w:rPr>
        <w:t>centered</w:t>
      </w:r>
      <w:proofErr w:type="spellEnd"/>
      <w:r w:rsidR="002F5F2E" w:rsidRPr="004559BC">
        <w:rPr>
          <w:rFonts w:eastAsiaTheme="minorEastAsia" w:cstheme="minorHAnsi"/>
          <w:lang w:val="en-GB"/>
        </w:rPr>
        <w:t xml:space="preserve">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38"/>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38"/>
      <w:r w:rsidR="004D410B">
        <w:rPr>
          <w:rStyle w:val="CommentReference"/>
        </w:rPr>
        <w:commentReference w:id="38"/>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mean-</w:t>
      </w:r>
      <w:proofErr w:type="spellStart"/>
      <w:r w:rsidR="009B66A2" w:rsidRPr="004559BC">
        <w:rPr>
          <w:rFonts w:eastAsiaTheme="minorEastAsia" w:cstheme="minorHAnsi"/>
          <w:lang w:val="en-GB"/>
        </w:rPr>
        <w:t>centered</w:t>
      </w:r>
      <w:proofErr w:type="spellEnd"/>
      <w:r w:rsidR="009B66A2" w:rsidRPr="004559BC">
        <w:rPr>
          <w:rFonts w:eastAsiaTheme="minorEastAsia" w:cstheme="minorHAnsi"/>
          <w:lang w:val="en-GB"/>
        </w:rPr>
        <w:t xml:space="preserve">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m:t>
            </m:r>
            <w:commentRangeStart w:id="39"/>
            <w:commentRangeEnd w:id="39"/>
            <m:r>
              <m:rPr>
                <m:sty m:val="p"/>
              </m:rPr>
              <w:rPr>
                <w:rStyle w:val="CommentReference"/>
                <w:rFonts w:ascii="Cambria Math" w:hAnsi="Cambria Math"/>
                <w:iCs/>
              </w:rPr>
              <w:commentReference w:id="39"/>
            </m:r>
            <m:r>
              <m:rPr>
                <m:sty m:val="p"/>
              </m:rPr>
              <w:rPr>
                <w:rFonts w:ascii="Cambria Math" w:eastAsiaTheme="minorEastAsia" w:hAnsi="Cambria Math" w:cstheme="minorHAnsi"/>
                <w:lang w:val="en-GB"/>
              </w:rPr>
              <m:t>V</m:t>
            </m:r>
            <w:commentRangeStart w:id="40"/>
            <w:commentRangeEnd w:id="40"/>
            <m:r>
              <w:rPr>
                <w:rFonts w:eastAsiaTheme="minorEastAsia" w:cstheme="minorHAnsi"/>
                <w:i/>
                <w:lang w:val="en-GB"/>
              </w:rPr>
              <w:commentReference w:id="41"/>
            </m:r>
            <w:commentRangeStart w:id="41"/>
            <w:commentRangeStart w:id="42"/>
            <w:commentRangeEnd w:id="41"/>
            <w:commentRangeEnd w:id="42"/>
            <m:r>
              <w:rPr>
                <w:rFonts w:eastAsiaTheme="minorEastAsia" w:cstheme="minorHAnsi"/>
                <w:i/>
                <w:lang w:val="en-GB"/>
              </w:rPr>
              <w:commentReference w:id="42"/>
            </m:r>
            <w:commentRangeStart w:id="43"/>
            <w:commentRangeStart w:id="44"/>
            <w:commentRangeEnd w:id="43"/>
            <m:r>
              <w:rPr>
                <w:rFonts w:eastAsiaTheme="minorEastAsia" w:cstheme="minorHAnsi"/>
                <w:i/>
                <w:lang w:val="en-GB"/>
              </w:rPr>
              <w:commentReference w:id="43"/>
            </m:r>
            <w:commentRangeEnd w:id="44"/>
            <m:r>
              <m:rPr>
                <m:sty m:val="p"/>
              </m:rPr>
              <w:rPr>
                <w:rStyle w:val="CommentReference"/>
              </w:rPr>
              <w:commentReference w:id="44"/>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w:t>
      </w:r>
      <w:commentRangeStart w:id="45"/>
      <w:commentRangeStart w:id="46"/>
      <w:r w:rsidR="00E974C2" w:rsidRPr="00972C7F">
        <w:rPr>
          <w:rFonts w:cstheme="minorHAnsi"/>
          <w:bCs/>
          <w:lang w:val="en-GB"/>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commentRangeEnd w:id="45"/>
      <w:r w:rsidR="001C2C66">
        <w:rPr>
          <w:rStyle w:val="CommentReference"/>
        </w:rPr>
        <w:commentReference w:id="45"/>
      </w:r>
      <w:commentRangeEnd w:id="46"/>
      <w:r w:rsidR="00361B70">
        <w:rPr>
          <w:rStyle w:val="CommentReference"/>
        </w:rPr>
        <w:commentReference w:id="46"/>
      </w:r>
      <w:r w:rsidR="00584B66">
        <w:rPr>
          <w:rFonts w:eastAsiaTheme="minorEastAsia" w:cstheme="minorHAnsi"/>
          <w:bCs/>
          <w:iCs/>
          <w:lang w:val="en-GB"/>
        </w:rPr>
        <w:t xml:space="preserve"> </w:t>
      </w:r>
      <w:commentRangeStart w:id="47"/>
      <w:commentRangeEnd w:id="47"/>
      <w:r w:rsidR="00584B66">
        <w:rPr>
          <w:rStyle w:val="CommentReference"/>
        </w:rPr>
        <w:commentReference w:id="47"/>
      </w:r>
      <w:commentRangeStart w:id="48"/>
      <w:commentRangeEnd w:id="48"/>
      <w:r w:rsidR="000728D2">
        <w:rPr>
          <w:rStyle w:val="CommentReference"/>
        </w:rPr>
        <w:commentReference w:id="48"/>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7E347A"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7E347A"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49"/>
      <w:commentRangeStart w:id="50"/>
      <w:commentRangeStart w:id="51"/>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49"/>
        <m:r>
          <m:rPr>
            <m:sty m:val="p"/>
          </m:rPr>
          <w:rPr>
            <w:rStyle w:val="CommentReference"/>
          </w:rPr>
          <w:commentReference w:id="49"/>
        </m:r>
        <w:commentRangeEnd w:id="50"/>
        <m:r>
          <m:rPr>
            <m:sty m:val="p"/>
          </m:rPr>
          <w:rPr>
            <w:rStyle w:val="CommentReference"/>
          </w:rPr>
          <w:commentReference w:id="50"/>
        </m:r>
        <w:commentRangeEnd w:id="51"/>
        <m:r>
          <m:rPr>
            <m:sty m:val="p"/>
          </m:rPr>
          <w:rPr>
            <w:rStyle w:val="CommentReference"/>
          </w:rPr>
          <w:commentReference w:id="51"/>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7E347A"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7E347A"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7E347A"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4559BC">
        <w:rPr>
          <w:rFonts w:eastAsiaTheme="minorEastAsia" w:cstheme="minorHAnsi"/>
          <w:bCs/>
          <w:iCs/>
          <w:lang w:val="en-GB"/>
        </w:rPr>
        <w:t>mean-</w:t>
      </w:r>
      <w:proofErr w:type="spellStart"/>
      <w:r w:rsidRPr="004559BC">
        <w:rPr>
          <w:rFonts w:eastAsiaTheme="minorEastAsia" w:cstheme="minorHAnsi"/>
          <w:bCs/>
          <w:iCs/>
          <w:lang w:val="en-GB"/>
        </w:rPr>
        <w:t>centered</w:t>
      </w:r>
      <w:proofErr w:type="spellEnd"/>
      <w:r w:rsidRPr="004559BC">
        <w:rPr>
          <w:rFonts w:eastAsiaTheme="minorEastAsia" w:cstheme="minorHAnsi"/>
          <w:bCs/>
          <w:iCs/>
          <w:lang w:val="en-GB"/>
        </w:rPr>
        <w:t xml:space="preserve">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52"/>
      <w:r w:rsidRPr="00972C7F">
        <w:rPr>
          <w:rFonts w:eastAsiaTheme="minorEastAsia" w:cstheme="minorHAnsi"/>
          <w:lang w:val="en-GB"/>
        </w:rPr>
        <w:t>10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52"/>
      <w:r w:rsidR="00FA4577">
        <w:rPr>
          <w:rStyle w:val="CommentReference"/>
        </w:rPr>
        <w:commentReference w:id="52"/>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7152C3" w:rsidRPr="00972C7F">
        <w:rPr>
          <w:rFonts w:eastAsiaTheme="minorEastAsia" w:cstheme="minorHAnsi"/>
          <w:lang w:val="en-GB"/>
        </w:rPr>
        <w:t>10000 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Pr="002D70E2">
        <w:rPr>
          <w:lang w:val="en-GB"/>
        </w:rPr>
        <w:t xml:space="preserve"> 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75FB5F3A"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7E34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7E347A"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p>
        </w:tc>
        <w:tc>
          <w:tcPr>
            <w:tcW w:w="1309" w:type="dxa"/>
          </w:tcPr>
          <w:p w14:paraId="13FB610C" w14:textId="4E99414D" w:rsidR="006A13B7" w:rsidRDefault="007E34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7E34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7E34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7E34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7E34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m:t>
        </m:r>
        <w:commentRangeStart w:id="53"/>
        <m:r>
          <w:rPr>
            <w:rFonts w:ascii="Cambria Math" w:hAnsi="Cambria Math" w:cstheme="minorHAnsi"/>
            <w:lang w:val="en-GB"/>
          </w:rPr>
          <m:t>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w:commentRangeEnd w:id="53"/>
        <m:r>
          <m:rPr>
            <m:sty m:val="p"/>
          </m:rPr>
          <w:rPr>
            <w:rStyle w:val="CommentReference"/>
          </w:rPr>
          <w:commentReference w:id="53"/>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54"/>
      <w:commentRangeStart w:id="55"/>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56"/>
      <w:r w:rsidRPr="00972C7F">
        <w:rPr>
          <w:rFonts w:eastAsiaTheme="minorEastAsia" w:cstheme="minorHAnsi"/>
          <w:lang w:val="en-GB"/>
        </w:rPr>
        <w:t>.</w:t>
      </w:r>
      <w:commentRangeEnd w:id="54"/>
      <w:r w:rsidRPr="00DF0177">
        <w:rPr>
          <w:rStyle w:val="CommentReference"/>
        </w:rPr>
        <w:commentReference w:id="54"/>
      </w:r>
      <w:commentRangeEnd w:id="55"/>
      <w:r w:rsidRPr="004559BC">
        <w:rPr>
          <w:rFonts w:eastAsiaTheme="minorEastAsia" w:cstheme="minorHAnsi"/>
          <w:lang w:val="en-GB"/>
        </w:rPr>
        <w:t xml:space="preserve"> </w:t>
      </w:r>
      <w:r w:rsidRPr="00DF0177">
        <w:rPr>
          <w:rStyle w:val="CommentReference"/>
        </w:rPr>
        <w:commentReference w:id="55"/>
      </w:r>
      <w:commentRangeEnd w:id="56"/>
      <w:r w:rsidR="00BB38CF">
        <w:rPr>
          <w:rStyle w:val="CommentReference"/>
        </w:rPr>
        <w:commentReference w:id="56"/>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57"/>
      <w:commentRangeStart w:id="58"/>
      <w:commentRangeStart w:id="59"/>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57"/>
      <w:r w:rsidR="004369A2">
        <w:rPr>
          <w:rStyle w:val="CommentReference"/>
        </w:rPr>
        <w:commentReference w:id="57"/>
      </w:r>
      <w:commentRangeEnd w:id="58"/>
      <w:commentRangeEnd w:id="59"/>
      <m:oMath>
        <m:r>
          <w:rPr>
            <w:rFonts w:ascii="Cambria Math" w:eastAsiaTheme="minorEastAsia" w:hAnsi="Cambria Math" w:cstheme="minorHAnsi"/>
            <w:lang w:val="en-GB"/>
          </w:rPr>
          <m:t>℃</m:t>
        </m:r>
      </m:oMath>
      <w:r w:rsidR="003B5ECD">
        <w:rPr>
          <w:rStyle w:val="CommentReference"/>
        </w:rPr>
        <w:commentReference w:id="58"/>
      </w:r>
      <w:r w:rsidR="004D14D0">
        <w:rPr>
          <w:rStyle w:val="CommentReference"/>
        </w:rPr>
        <w:commentReference w:id="59"/>
      </w:r>
      <w:r w:rsidR="00A50D17" w:rsidRPr="004559BC">
        <w:rPr>
          <w:rFonts w:eastAsiaTheme="minorEastAsia" w:cstheme="minorHAnsi"/>
          <w:lang w:val="en-GB"/>
        </w:rPr>
        <w:t xml:space="preserve">, </w:t>
      </w:r>
      <w:commentRangeStart w:id="60"/>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60"/>
      <w:r w:rsidR="0028454F">
        <w:rPr>
          <w:rStyle w:val="CommentReference"/>
        </w:rPr>
        <w:commentReference w:id="60"/>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commentRangeStart w:id="61"/>
      <w:commentRangeStart w:id="62"/>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commentRangeEnd w:id="61"/>
      <w:r w:rsidR="00893136">
        <w:rPr>
          <w:rStyle w:val="CommentReference"/>
        </w:rPr>
        <w:commentReference w:id="61"/>
      </w:r>
      <w:r w:rsidR="00AD5B39" w:rsidRPr="004559BC">
        <w:rPr>
          <w:rFonts w:eastAsiaTheme="minorEastAsia" w:cstheme="minorHAnsi"/>
          <w:lang w:val="en-GB"/>
        </w:rPr>
        <w:t>.</w:t>
      </w:r>
      <w:r w:rsidR="000238B8" w:rsidRPr="004559BC">
        <w:rPr>
          <w:rFonts w:eastAsiaTheme="minorEastAsia" w:cstheme="minorHAnsi"/>
          <w:lang w:val="en-GB"/>
        </w:rPr>
        <w:t xml:space="preserve"> </w:t>
      </w:r>
      <w:commentRangeEnd w:id="62"/>
      <w:r w:rsidR="00232FB6">
        <w:rPr>
          <w:rStyle w:val="CommentReference"/>
        </w:rPr>
        <w:commentReference w:id="62"/>
      </w:r>
      <w:r w:rsidR="000238B8" w:rsidRPr="004559BC">
        <w:rPr>
          <w:rFonts w:eastAsiaTheme="minorEastAsia" w:cstheme="minorHAnsi"/>
          <w:lang w:val="en-GB"/>
        </w:rPr>
        <w:t>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 xml:space="preserve">C. </w:t>
      </w:r>
      <w:proofErr w:type="spellStart"/>
      <w:r w:rsidR="005B1DF6" w:rsidRPr="004559BC">
        <w:rPr>
          <w:rFonts w:eastAsiaTheme="minorEastAsia" w:cstheme="minorHAnsi"/>
          <w:i/>
          <w:iCs/>
          <w:lang w:val="en-GB"/>
        </w:rPr>
        <w:t>argus</w:t>
      </w:r>
      <w:proofErr w:type="spellEnd"/>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63"/>
      <w:commentRangeStart w:id="64"/>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63"/>
      <w:r w:rsidR="00BC6DAB">
        <w:rPr>
          <w:rStyle w:val="CommentReference"/>
        </w:rPr>
        <w:commentReference w:id="63"/>
      </w:r>
      <w:commentRangeEnd w:id="64"/>
      <w:r w:rsidR="00BC6DAB">
        <w:rPr>
          <w:rStyle w:val="CommentReference"/>
        </w:rPr>
        <w:commentReference w:id="64"/>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commentRangeStart w:id="65"/>
      <w:commentRangeStart w:id="66"/>
      <w:commentRangeStart w:id="67"/>
      <w:commentRangeStart w:id="68"/>
      <w:r w:rsidR="00CA28E0" w:rsidRPr="00972C7F">
        <w:rPr>
          <w:rFonts w:cstheme="minorHAnsi"/>
          <w:lang w:val="en-GB"/>
        </w:rPr>
        <w:t>.</w:t>
      </w:r>
      <w:commentRangeEnd w:id="65"/>
      <w:r w:rsidR="008A107C">
        <w:rPr>
          <w:rStyle w:val="CommentReference"/>
        </w:rPr>
        <w:commentReference w:id="65"/>
      </w:r>
      <w:commentRangeEnd w:id="66"/>
      <w:r w:rsidR="00BC6DAB">
        <w:rPr>
          <w:rStyle w:val="CommentReference"/>
        </w:rPr>
        <w:commentReference w:id="66"/>
      </w:r>
      <w:commentRangeEnd w:id="67"/>
      <w:r w:rsidR="00001A7F">
        <w:rPr>
          <w:rStyle w:val="CommentReference"/>
        </w:rPr>
        <w:commentReference w:id="67"/>
      </w:r>
      <w:commentRangeEnd w:id="68"/>
      <w:r w:rsidR="0032573E">
        <w:rPr>
          <w:rStyle w:val="CommentReference"/>
        </w:rPr>
        <w:commentReference w:id="68"/>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7E34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69"/>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69"/>
      <w:r w:rsidR="00DA3029">
        <w:rPr>
          <w:rStyle w:val="CommentReference"/>
        </w:rPr>
        <w:commentReference w:id="69"/>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w:t>
      </w:r>
      <w:commentRangeStart w:id="70"/>
      <w:r w:rsidR="0000025A" w:rsidRPr="00972C7F">
        <w:rPr>
          <w:rFonts w:cstheme="minorHAnsi"/>
          <w:i/>
          <w:lang w:val="en-GB"/>
        </w:rPr>
        <w:t xml:space="preserve">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w:commentRangeEnd w:id="70"/>
        <m:r>
          <m:rPr>
            <m:sty m:val="p"/>
          </m:rPr>
          <w:rPr>
            <w:rStyle w:val="CommentReference"/>
            <w:rFonts w:ascii="Cambria Math" w:hAnsi="Cambria Math"/>
          </w:rPr>
          <w:commentReference w:id="70"/>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71"/>
      <w:proofErr w:type="spellStart"/>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71"/>
      <w:proofErr w:type="spellEnd"/>
      <w:r w:rsidR="005467D2">
        <w:rPr>
          <w:rStyle w:val="CommentReference"/>
        </w:rPr>
        <w:commentReference w:id="71"/>
      </w:r>
      <w:r w:rsidR="00EE712D">
        <w:rPr>
          <w:rFonts w:cstheme="minorHAnsi"/>
          <w:i/>
          <w:lang w:val="en-GB"/>
        </w:rPr>
        <w:t xml:space="preserve"> (</w:t>
      </w:r>
      <w:proofErr w:type="spellStart"/>
      <w:r w:rsidR="00EE712D">
        <w:rPr>
          <w:rFonts w:cstheme="minorHAnsi"/>
          <w:i/>
          <w:lang w:val="en-GB"/>
        </w:rPr>
        <w:t>ct</w:t>
      </w:r>
      <w:proofErr w:type="spellEnd"/>
      <w:r w:rsidR="00EE712D">
        <w:rPr>
          <w:rFonts w:cstheme="minorHAnsi"/>
          <w:i/>
          <w:lang w:val="en-GB"/>
        </w:rPr>
        <w:t>)</w:t>
      </w:r>
      <w:r w:rsidR="0000025A" w:rsidRPr="00972C7F">
        <w:rPr>
          <w:rFonts w:cstheme="minorHAnsi"/>
          <w:i/>
          <w:lang w:val="en-GB"/>
        </w:rPr>
        <w:t xml:space="preserve"> Arrhenius temperature (1/</w:t>
      </w:r>
      <w:proofErr w:type="spellStart"/>
      <w:r w:rsidR="0000025A" w:rsidRPr="00972C7F">
        <w:rPr>
          <w:rFonts w:cstheme="minorHAnsi"/>
          <w:i/>
          <w:lang w:val="en-GB"/>
        </w:rPr>
        <w:t>kT</w:t>
      </w:r>
      <w:proofErr w:type="spellEnd"/>
      <w:r w:rsidR="0000025A" w:rsidRPr="00972C7F">
        <w:rPr>
          <w:rFonts w:cstheme="minorHAnsi"/>
          <w:i/>
          <w:lang w:val="en-GB"/>
        </w:rPr>
        <w: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proofErr w:type="spellStart"/>
      <w:r w:rsidR="005A6F94" w:rsidRPr="004559BC">
        <w:rPr>
          <w:rFonts w:cstheme="minorHAnsi"/>
          <w:i/>
          <w:iCs/>
          <w:lang w:val="en-GB"/>
        </w:rPr>
        <w:t>colors</w:t>
      </w:r>
      <w:proofErr w:type="spellEnd"/>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commentRangeStart w:id="72"/>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r w:rsidRPr="002D70E2">
        <w:rPr>
          <w:rFonts w:cstheme="minorHAnsi"/>
          <w:i/>
          <w:iCs/>
          <w:lang w:val="en-GB"/>
        </w:rPr>
        <w:t>.</w:t>
      </w:r>
      <w:commentRangeEnd w:id="72"/>
      <w:r w:rsidR="001B1296">
        <w:rPr>
          <w:rStyle w:val="CommentReference"/>
        </w:rPr>
        <w:commentReference w:id="72"/>
      </w:r>
      <w:r w:rsidRPr="002D70E2">
        <w:rPr>
          <w:rFonts w:cstheme="minorHAnsi"/>
          <w:i/>
          <w:iCs/>
          <w:lang w:val="en-GB"/>
        </w:rPr>
        <w:t xml:space="preserve"> 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73"/>
      <w:commentRangeStart w:id="74"/>
      <w:commentRangeStart w:id="75"/>
      <w:commentRangeStart w:id="76"/>
      <w:commentRangeStart w:id="77"/>
      <w:commentRangeStart w:id="78"/>
      <w:r w:rsidR="007555A4" w:rsidRPr="00972C7F">
        <w:rPr>
          <w:rFonts w:cstheme="minorHAnsi"/>
          <w:i/>
          <w:iCs/>
          <w:lang w:val="en-GB"/>
        </w:rPr>
        <w:t xml:space="preserve">an </w:t>
      </w:r>
      <w:commentRangeEnd w:id="73"/>
      <w:r w:rsidR="00F871C6">
        <w:rPr>
          <w:rStyle w:val="CommentReference"/>
        </w:rPr>
        <w:commentReference w:id="73"/>
      </w:r>
      <w:commentRangeEnd w:id="74"/>
      <w:r w:rsidR="00C30352">
        <w:rPr>
          <w:rFonts w:cstheme="minorHAnsi"/>
          <w:i/>
          <w:iCs/>
          <w:lang w:val="en-GB"/>
        </w:rPr>
        <w:t xml:space="preserve">average </w:t>
      </w:r>
      <w:r w:rsidR="00AE33C5">
        <w:rPr>
          <w:rStyle w:val="CommentReference"/>
        </w:rPr>
        <w:commentReference w:id="74"/>
      </w:r>
      <w:commentRangeEnd w:id="75"/>
      <w:r w:rsidR="00CE082F">
        <w:rPr>
          <w:rStyle w:val="CommentReference"/>
        </w:rPr>
        <w:commentReference w:id="75"/>
      </w:r>
      <w:commentRangeEnd w:id="76"/>
      <w:r w:rsidR="00AE4AF5">
        <w:rPr>
          <w:rStyle w:val="CommentReference"/>
        </w:rPr>
        <w:commentReference w:id="76"/>
      </w:r>
      <w:commentRangeEnd w:id="77"/>
      <w:r w:rsidR="00AE4AF5">
        <w:rPr>
          <w:rStyle w:val="CommentReference"/>
        </w:rPr>
        <w:commentReference w:id="77"/>
      </w:r>
      <w:commentRangeEnd w:id="78"/>
      <w:r w:rsidR="00001A7F">
        <w:rPr>
          <w:rStyle w:val="CommentReference"/>
        </w:rPr>
        <w:commentReference w:id="78"/>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59BC">
        <w:rPr>
          <w:rFonts w:cstheme="minorHAnsi"/>
          <w:i/>
          <w:lang w:val="en-GB"/>
        </w:rPr>
        <w:t xml:space="preserve">mean </w:t>
      </w:r>
      <w:proofErr w:type="spellStart"/>
      <w:r w:rsidRPr="004559BC">
        <w:rPr>
          <w:rFonts w:cstheme="minorHAnsi"/>
          <w:i/>
          <w:lang w:val="en-GB"/>
        </w:rPr>
        <w:t>centered</w:t>
      </w:r>
      <w:proofErr w:type="spellEnd"/>
      <w:r w:rsidRPr="004559BC">
        <w:rPr>
          <w:rFonts w:cstheme="minorHAnsi"/>
          <w:i/>
          <w:lang w:val="en-GB"/>
        </w:rPr>
        <w:t xml:space="preserve">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w:t>
      </w:r>
      <w:proofErr w:type="spellStart"/>
      <w:r w:rsidRPr="00972C7F">
        <w:rPr>
          <w:rFonts w:cstheme="minorHAnsi"/>
          <w:i/>
          <w:lang w:val="en-GB"/>
        </w:rPr>
        <w:t>centered</w:t>
      </w:r>
      <w:proofErr w:type="spellEnd"/>
      <w:r w:rsidRPr="00972C7F">
        <w:rPr>
          <w:rFonts w:cstheme="minorHAnsi"/>
          <w:i/>
          <w:lang w:val="en-GB"/>
        </w:rPr>
        <w:t xml:space="preserve"> Arrhenius temperature (1/</w:t>
      </w:r>
      <w:proofErr w:type="spellStart"/>
      <w:r w:rsidRPr="00972C7F">
        <w:rPr>
          <w:rFonts w:cstheme="minorHAnsi"/>
          <w:i/>
          <w:lang w:val="en-GB"/>
        </w:rPr>
        <w:t>kT</w:t>
      </w:r>
      <w:proofErr w:type="spellEnd"/>
      <w:r w:rsidRPr="00972C7F">
        <w:rPr>
          <w:rFonts w:cstheme="minorHAnsi"/>
          <w:i/>
          <w:lang w:val="en-GB"/>
        </w:rPr>
        <w: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w:t>
      </w:r>
      <w:proofErr w:type="spellStart"/>
      <w:r w:rsidRPr="00972C7F">
        <w:rPr>
          <w:rFonts w:cstheme="minorHAnsi"/>
          <w:i/>
          <w:lang w:val="en-GB"/>
        </w:rPr>
        <w:t>across</w:t>
      </w:r>
      <w:proofErr w:type="spellEnd"/>
      <w:r w:rsidRPr="00972C7F">
        <w:rPr>
          <w:rFonts w:cstheme="minorHAnsi"/>
          <w:i/>
          <w:lang w:val="en-GB"/>
        </w:rPr>
        <w:t>-species.</w:t>
      </w:r>
      <w:r w:rsidRPr="004559BC">
        <w:rPr>
          <w:rFonts w:cstheme="minorHAnsi"/>
          <w:i/>
          <w:lang w:val="en-GB"/>
        </w:rPr>
        <w:t xml:space="preserve"> Point </w:t>
      </w:r>
      <w:proofErr w:type="spellStart"/>
      <w:r w:rsidRPr="004559BC">
        <w:rPr>
          <w:rFonts w:cstheme="minorHAnsi"/>
          <w:i/>
          <w:lang w:val="en-GB"/>
        </w:rPr>
        <w:t>colors</w:t>
      </w:r>
      <w:proofErr w:type="spellEnd"/>
      <w:r w:rsidRPr="004559BC">
        <w:rPr>
          <w:rFonts w:cstheme="minorHAnsi"/>
          <w:i/>
          <w:lang w:val="en-GB"/>
        </w:rPr>
        <w:t xml:space="preserve">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xml:space="preserve">, where </w:t>
      </w:r>
      <w:proofErr w:type="spellStart"/>
      <w:r w:rsidR="00A8529D" w:rsidRPr="004559BC">
        <w:rPr>
          <w:rFonts w:cstheme="minorHAnsi"/>
          <w:i/>
          <w:iCs/>
          <w:lang w:val="en-GB"/>
        </w:rPr>
        <w:t>colors</w:t>
      </w:r>
      <w:proofErr w:type="spellEnd"/>
      <w:r w:rsidR="00A8529D" w:rsidRPr="004559BC">
        <w:rPr>
          <w:rFonts w:cstheme="minorHAnsi"/>
          <w:i/>
          <w:iCs/>
          <w:lang w:val="en-GB"/>
        </w:rPr>
        <w:t xml:space="preserve">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79"/>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79"/>
      <w:r w:rsidR="007E79E1">
        <w:rPr>
          <w:rStyle w:val="CommentReference"/>
        </w:rPr>
        <w:commentReference w:id="79"/>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proofErr w:type="spellStart"/>
      <w:r w:rsidR="00C55C9A" w:rsidRPr="004559BC">
        <w:rPr>
          <w:rFonts w:cstheme="minorHAnsi"/>
          <w:i/>
          <w:iCs/>
          <w:lang w:val="en-GB"/>
        </w:rPr>
        <w:t>argus</w:t>
      </w:r>
      <w:proofErr w:type="spellEnd"/>
      <w:r w:rsidR="00C55C9A" w:rsidRPr="004559BC">
        <w:rPr>
          <w:rFonts w:cstheme="minorHAnsi"/>
          <w:i/>
          <w:iCs/>
          <w:lang w:val="en-GB"/>
        </w:rPr>
        <w:t xml:space="preserve">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80"/>
      <w:r w:rsidR="00D6349C" w:rsidRPr="004559BC">
        <w:rPr>
          <w:rFonts w:cstheme="minorHAnsi"/>
          <w:i/>
          <w:iCs/>
          <w:lang w:val="en-GB"/>
        </w:rPr>
        <w:t xml:space="preserve">separately for each </w:t>
      </w:r>
      <w:r w:rsidR="00344BBB" w:rsidRPr="004559BC">
        <w:rPr>
          <w:rFonts w:cstheme="minorHAnsi"/>
          <w:i/>
          <w:iCs/>
          <w:lang w:val="en-GB"/>
        </w:rPr>
        <w:t>body size</w:t>
      </w:r>
      <w:commentRangeEnd w:id="80"/>
      <w:r w:rsidR="00344BBB">
        <w:rPr>
          <w:rStyle w:val="CommentReference"/>
        </w:rPr>
        <w:commentReference w:id="80"/>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w:t>
      </w:r>
      <w:proofErr w:type="spellStart"/>
      <w:r w:rsidRPr="004559BC">
        <w:rPr>
          <w:rFonts w:cstheme="minorHAnsi"/>
          <w:i/>
          <w:lang w:val="en-GB"/>
        </w:rPr>
        <w:t>centered</w:t>
      </w:r>
      <w:proofErr w:type="spellEnd"/>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81"/>
      <w:commentRangeStart w:id="82"/>
      <w:r w:rsidRPr="00972C7F">
        <w:rPr>
          <w:rFonts w:cstheme="minorHAnsi"/>
          <w:b/>
          <w:bCs/>
          <w:i/>
          <w:iCs/>
          <w:lang w:val="en-GB"/>
        </w:rPr>
        <w:t xml:space="preserve">Fig. </w:t>
      </w:r>
      <w:commentRangeStart w:id="83"/>
      <w:commentRangeStart w:id="84"/>
      <w:r w:rsidRPr="004559BC">
        <w:rPr>
          <w:rFonts w:cstheme="minorHAnsi"/>
          <w:b/>
          <w:bCs/>
          <w:i/>
          <w:iCs/>
          <w:lang w:val="en-GB"/>
        </w:rPr>
        <w:t>7.</w:t>
      </w:r>
      <w:r w:rsidRPr="004559BC">
        <w:rPr>
          <w:rFonts w:cstheme="minorHAnsi"/>
          <w:i/>
          <w:iCs/>
          <w:lang w:val="en-GB"/>
        </w:rPr>
        <w:t xml:space="preserve"> </w:t>
      </w:r>
      <w:commentRangeEnd w:id="83"/>
      <w:r w:rsidR="002C5859" w:rsidRPr="005A518B">
        <w:rPr>
          <w:rStyle w:val="CommentReference"/>
        </w:rPr>
        <w:commentReference w:id="83"/>
      </w:r>
      <w:commentRangeEnd w:id="84"/>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84"/>
      </w:r>
      <w:commentRangeEnd w:id="81"/>
      <w:r w:rsidR="007907BC">
        <w:rPr>
          <w:rStyle w:val="CommentReference"/>
        </w:rPr>
        <w:commentReference w:id="81"/>
      </w:r>
      <w:commentRangeEnd w:id="82"/>
      <w:r w:rsidR="009D113B">
        <w:rPr>
          <w:rStyle w:val="CommentReference"/>
        </w:rPr>
        <w:commentReference w:id="82"/>
      </w:r>
      <w:r w:rsidRPr="004559BC">
        <w:rPr>
          <w:rFonts w:cstheme="minorHAnsi"/>
          <w:i/>
          <w:iCs/>
          <w:lang w:val="en-GB"/>
        </w:rPr>
        <w:t xml:space="preserve">Vertical green lines show the minimum and maximum environmental </w:t>
      </w:r>
      <w:commentRangeStart w:id="85"/>
      <w:commentRangeStart w:id="86"/>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85"/>
      <w:proofErr w:type="spellEnd"/>
      <w:r w:rsidR="007907BC">
        <w:rPr>
          <w:rStyle w:val="CommentReference"/>
        </w:rPr>
        <w:commentReference w:id="85"/>
      </w:r>
      <w:commentRangeEnd w:id="86"/>
      <w:r w:rsidR="005A518B">
        <w:rPr>
          <w:rStyle w:val="CommentReference"/>
        </w:rPr>
        <w:commentReference w:id="86"/>
      </w:r>
      <w:r w:rsidRPr="004559BC">
        <w:rPr>
          <w:rFonts w:cstheme="minorHAnsi"/>
          <w:i/>
          <w:iCs/>
          <w:lang w:val="en-GB"/>
        </w:rPr>
        <w:t xml:space="preserve">, and green points show the midpoint. </w:t>
      </w:r>
      <w:r w:rsidR="00BD6176" w:rsidRPr="004559BC">
        <w:rPr>
          <w:rFonts w:cstheme="minorHAnsi"/>
          <w:i/>
          <w:iCs/>
          <w:lang w:val="en-GB"/>
        </w:rPr>
        <w:t>T</w:t>
      </w:r>
      <w:commentRangeStart w:id="87"/>
      <w:commentRangeStart w:id="88"/>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87"/>
      <w:r w:rsidR="003A59D4">
        <w:rPr>
          <w:rStyle w:val="CommentReference"/>
        </w:rPr>
        <w:commentReference w:id="87"/>
      </w:r>
      <w:commentRangeEnd w:id="88"/>
      <w:r w:rsidR="00674A47">
        <w:rPr>
          <w:rStyle w:val="CommentReference"/>
        </w:rPr>
        <w:commentReference w:id="88"/>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89"/>
      <w:r w:rsidR="00B04587" w:rsidRPr="004559BC">
        <w:rPr>
          <w:rFonts w:eastAsiaTheme="minorEastAsia" w:cstheme="minorHAnsi"/>
          <w:i/>
          <w:iCs/>
          <w:lang w:val="en-GB"/>
        </w:rPr>
        <w:t>.</w:t>
      </w:r>
      <w:commentRangeEnd w:id="89"/>
      <w:r w:rsidR="00232FB6">
        <w:rPr>
          <w:rStyle w:val="CommentReference"/>
        </w:rPr>
        <w:commentReference w:id="89"/>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90"/>
      <w:commentRangeStart w:id="91"/>
      <w:commentRangeStart w:id="92"/>
      <w:commentRangeStart w:id="93"/>
      <w:commentRangeStart w:id="94"/>
      <w:r w:rsidR="007A4E07" w:rsidRPr="00972C7F">
        <w:rPr>
          <w:rFonts w:eastAsiaTheme="minorEastAsia" w:cstheme="minorHAnsi"/>
          <w:lang w:val="en-GB"/>
        </w:rPr>
        <w:t xml:space="preserve">close </w:t>
      </w:r>
      <w:commentRangeEnd w:id="90"/>
      <w:r w:rsidR="00D4430F">
        <w:rPr>
          <w:rStyle w:val="CommentReference"/>
        </w:rPr>
        <w:commentReference w:id="90"/>
      </w:r>
      <w:commentRangeEnd w:id="91"/>
      <w:r w:rsidR="00BD7D6F">
        <w:rPr>
          <w:rStyle w:val="CommentReference"/>
        </w:rPr>
        <w:commentReference w:id="91"/>
      </w:r>
      <w:commentRangeEnd w:id="92"/>
      <w:r w:rsidR="00932E00">
        <w:rPr>
          <w:rStyle w:val="CommentReference"/>
        </w:rPr>
        <w:commentReference w:id="92"/>
      </w:r>
      <w:commentRangeEnd w:id="93"/>
      <w:r w:rsidR="00641ACD">
        <w:rPr>
          <w:rStyle w:val="CommentReference"/>
        </w:rPr>
        <w:commentReference w:id="93"/>
      </w:r>
      <w:commentRangeEnd w:id="94"/>
      <w:r w:rsidR="00C41DFC">
        <w:rPr>
          <w:rStyle w:val="CommentReference"/>
        </w:rPr>
        <w:commentReference w:id="94"/>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95"/>
      <w:commentRangeStart w:id="96"/>
      <w:commentRangeStart w:id="97"/>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95"/>
      <w:r w:rsidR="002C5859">
        <w:rPr>
          <w:rStyle w:val="CommentReference"/>
        </w:rPr>
        <w:commentReference w:id="95"/>
      </w:r>
      <w:commentRangeEnd w:id="96"/>
      <w:r w:rsidR="00C67825">
        <w:rPr>
          <w:rStyle w:val="CommentReference"/>
        </w:rPr>
        <w:commentReference w:id="96"/>
      </w:r>
      <w:commentRangeEnd w:id="97"/>
      <w:r w:rsidR="00603E09">
        <w:rPr>
          <w:rStyle w:val="CommentReference"/>
        </w:rPr>
        <w:commentReference w:id="97"/>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Heincke</w:t>
      </w:r>
      <w:proofErr w:type="spellEnd"/>
      <w:r w:rsidR="001F613A" w:rsidRPr="001F613A">
        <w:rPr>
          <w:rFonts w:ascii="Times New Roman" w:cs="Times New Roman"/>
          <w:lang w:val="en-GB"/>
        </w:rPr>
        <w:t xml:space="preserv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ütter</w:t>
      </w:r>
      <w:proofErr w:type="spellEnd"/>
      <w:r w:rsidR="001F613A" w:rsidRPr="001F613A">
        <w:rPr>
          <w:rFonts w:ascii="Times New Roman" w:cs="Times New Roman"/>
          <w:lang w:val="en-GB"/>
        </w:rPr>
        <w:t xml:space="preserve">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98"/>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98"/>
      <w:r w:rsidR="00682627">
        <w:rPr>
          <w:rStyle w:val="CommentReference"/>
        </w:rPr>
        <w:commentReference w:id="98"/>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06402E8B"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Magnus Huss 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A7AB983" w14:textId="77777777" w:rsidR="000B45B9" w:rsidRPr="000B45B9" w:rsidRDefault="00C41369" w:rsidP="000B45B9">
      <w:pPr>
        <w:pStyle w:val="Bibliography"/>
        <w:rPr>
          <w:rFonts w:ascii="Times New Roman" w:cs="Times New Roman"/>
          <w:lang w:val="en-GB"/>
        </w:rPr>
      </w:pPr>
      <w:r w:rsidRPr="003E64FD">
        <w:rPr>
          <w:rFonts w:cstheme="minorHAnsi"/>
        </w:rPr>
        <w:fldChar w:fldCharType="begin"/>
      </w:r>
      <w:r w:rsidR="000B45B9" w:rsidRPr="000C6261">
        <w:rPr>
          <w:rFonts w:cstheme="minorHAnsi"/>
          <w:lang w:val="en-US"/>
        </w:rPr>
        <w:instrText xml:space="preserve"> ADDIN ZOTERO_BIBL {"uncited":[],"omitted":[],"custom":[]} CSL_BIBLIOGRAPHY </w:instrText>
      </w:r>
      <w:r w:rsidRPr="003E64FD">
        <w:rPr>
          <w:rFonts w:cstheme="minorHAnsi"/>
        </w:rPr>
        <w:fldChar w:fldCharType="separate"/>
      </w:r>
      <w:r w:rsidR="000B45B9" w:rsidRPr="000C6261">
        <w:rPr>
          <w:rFonts w:ascii="Times New Roman" w:cs="Times New Roman"/>
          <w:lang w:val="en-US"/>
        </w:rPr>
        <w:t xml:space="preserve">Andersen, K.H., Beyer, J.E. &amp; Lundberg, P. (2009). </w:t>
      </w:r>
      <w:r w:rsidR="000B45B9" w:rsidRPr="000B45B9">
        <w:rPr>
          <w:rFonts w:ascii="Times New Roman" w:cs="Times New Roman"/>
          <w:lang w:val="en-GB"/>
        </w:rPr>
        <w:t xml:space="preserve">Trophic and individual efficiencies of size-structured communities. </w:t>
      </w:r>
      <w:r w:rsidR="000B45B9" w:rsidRPr="000B45B9">
        <w:rPr>
          <w:rFonts w:ascii="Times New Roman" w:cs="Times New Roman"/>
          <w:i/>
          <w:iCs/>
          <w:lang w:val="en-GB"/>
        </w:rPr>
        <w:t>Proceedings of the Royal Society B: Biological Sciences</w:t>
      </w:r>
      <w:r w:rsidR="000B45B9" w:rsidRPr="000B45B9">
        <w:rPr>
          <w:rFonts w:ascii="Times New Roman" w:cs="Times New Roman"/>
          <w:lang w:val="en-GB"/>
        </w:rPr>
        <w:t>, 276, 109–114.</w:t>
      </w:r>
    </w:p>
    <w:p w14:paraId="712B8F1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rmstrong, J.D. &amp; Hawkins, L.A. (2008). Standard metabolic rate of pike, Esox lucius: variation among studies and implications for energy flow modelling. </w:t>
      </w:r>
      <w:r w:rsidRPr="000B45B9">
        <w:rPr>
          <w:rFonts w:ascii="Times New Roman" w:cs="Times New Roman"/>
          <w:i/>
          <w:iCs/>
          <w:lang w:val="en-GB"/>
        </w:rPr>
        <w:t>Hydrobiologia</w:t>
      </w:r>
      <w:r w:rsidRPr="000B45B9">
        <w:rPr>
          <w:rFonts w:ascii="Times New Roman" w:cs="Times New Roman"/>
          <w:lang w:val="en-GB"/>
        </w:rPr>
        <w:t>, 601, 83–90.</w:t>
      </w:r>
    </w:p>
    <w:p w14:paraId="2F1D2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tkinson, D. (1994). Temperature and Organism Size—A Biological Law for Ectotherms? In: </w:t>
      </w:r>
      <w:r w:rsidRPr="000B45B9">
        <w:rPr>
          <w:rFonts w:ascii="Times New Roman" w:cs="Times New Roman"/>
          <w:i/>
          <w:iCs/>
          <w:lang w:val="en-GB"/>
        </w:rPr>
        <w:t>Advances in Ecological Research</w:t>
      </w:r>
      <w:r w:rsidRPr="000B45B9">
        <w:rPr>
          <w:rFonts w:ascii="Times New Roman" w:cs="Times New Roman"/>
          <w:lang w:val="en-GB"/>
        </w:rPr>
        <w:t>. Elsevier, pp. 1–58.</w:t>
      </w:r>
    </w:p>
    <w:p w14:paraId="0BC8742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udzijonyte, A., Barneche, D.R., Baudron, A.R., Belmaker, J., Clark, T.D., Marshall, C.T., </w:t>
      </w:r>
      <w:r w:rsidRPr="000B45B9">
        <w:rPr>
          <w:rFonts w:ascii="Times New Roman" w:cs="Times New Roman"/>
          <w:i/>
          <w:iCs/>
          <w:lang w:val="en-GB"/>
        </w:rPr>
        <w:t>et al.</w:t>
      </w:r>
      <w:r w:rsidRPr="000B45B9">
        <w:rPr>
          <w:rFonts w:ascii="Times New Roman" w:cs="Times New Roman"/>
          <w:lang w:val="en-GB"/>
        </w:rPr>
        <w:t xml:space="preserve"> (2018). Is oxygen limitation in warming waters a valid mechanism to explain decreased body sizes in aquatic ectotherms? </w:t>
      </w:r>
      <w:r w:rsidRPr="000B45B9">
        <w:rPr>
          <w:rFonts w:ascii="Times New Roman" w:cs="Times New Roman"/>
          <w:i/>
          <w:iCs/>
          <w:lang w:val="en-GB"/>
        </w:rPr>
        <w:t>Global Ecology and Biogeography</w:t>
      </w:r>
      <w:r w:rsidRPr="000B45B9">
        <w:rPr>
          <w:rFonts w:ascii="Times New Roman" w:cs="Times New Roman"/>
          <w:lang w:val="en-GB"/>
        </w:rPr>
        <w:t>.</w:t>
      </w:r>
    </w:p>
    <w:p w14:paraId="241D018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Audzijonyte, A. &amp; Pecl, G.T. (2018). Deep impact of fisheries. </w:t>
      </w:r>
      <w:r w:rsidRPr="000B45B9">
        <w:rPr>
          <w:rFonts w:ascii="Times New Roman" w:cs="Times New Roman"/>
          <w:i/>
          <w:iCs/>
          <w:lang w:val="en-GB"/>
        </w:rPr>
        <w:t>Nature Ecology &amp; Evolution</w:t>
      </w:r>
      <w:r w:rsidRPr="000B45B9">
        <w:rPr>
          <w:rFonts w:ascii="Times New Roman" w:cs="Times New Roman"/>
          <w:lang w:val="en-GB"/>
        </w:rPr>
        <w:t>, 2, 1348–1349.</w:t>
      </w:r>
    </w:p>
    <w:p w14:paraId="07D0F14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amp; Allen, A.P. (2018). The energetics of fish growth and how it constrains food-web trophic structure. </w:t>
      </w:r>
      <w:r w:rsidRPr="000B45B9">
        <w:rPr>
          <w:rFonts w:ascii="Times New Roman" w:cs="Times New Roman"/>
          <w:i/>
          <w:iCs/>
          <w:lang w:val="en-GB"/>
        </w:rPr>
        <w:t>Ecology Letters</w:t>
      </w:r>
      <w:r w:rsidRPr="000B45B9">
        <w:rPr>
          <w:rFonts w:ascii="Times New Roman" w:cs="Times New Roman"/>
          <w:lang w:val="en-GB"/>
        </w:rPr>
        <w:t>, 21, 836–844.</w:t>
      </w:r>
    </w:p>
    <w:p w14:paraId="75C460E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Jahn, M. &amp; Seebacher, F. (2019). Warming increases the cost of growth in a model vertebrate. </w:t>
      </w:r>
      <w:r w:rsidRPr="000B45B9">
        <w:rPr>
          <w:rFonts w:ascii="Times New Roman" w:cs="Times New Roman"/>
          <w:i/>
          <w:iCs/>
          <w:lang w:val="en-GB"/>
        </w:rPr>
        <w:t>Functional Ecology</w:t>
      </w:r>
      <w:r w:rsidRPr="000B45B9">
        <w:rPr>
          <w:rFonts w:ascii="Times New Roman" w:cs="Times New Roman"/>
          <w:lang w:val="en-GB"/>
        </w:rPr>
        <w:t>, 33, 1256–1266.</w:t>
      </w:r>
    </w:p>
    <w:p w14:paraId="09C6FF7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rios‐O’Neill, D., Kelly, R. &amp; Emmerson, M.C. (2019). Biomass encounter rates limit the size scaling of feeding interactions. </w:t>
      </w:r>
      <w:r w:rsidRPr="000B45B9">
        <w:rPr>
          <w:rFonts w:ascii="Times New Roman" w:cs="Times New Roman"/>
          <w:i/>
          <w:iCs/>
          <w:lang w:val="en-GB"/>
        </w:rPr>
        <w:t>Ecology Letters</w:t>
      </w:r>
      <w:r w:rsidRPr="000B45B9">
        <w:rPr>
          <w:rFonts w:ascii="Times New Roman" w:cs="Times New Roman"/>
          <w:lang w:val="en-GB"/>
        </w:rPr>
        <w:t>, 22, 1870–1878.</w:t>
      </w:r>
    </w:p>
    <w:p w14:paraId="32429D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udron, A.R., Needle, C.L., Rijnsdorp, A.D. &amp; Marshall, C.T. (2014). Warming temperatures and smaller body sizes: synchronous changes in growth of North Sea fishes. </w:t>
      </w:r>
      <w:r w:rsidRPr="000B45B9">
        <w:rPr>
          <w:rFonts w:ascii="Times New Roman" w:cs="Times New Roman"/>
          <w:i/>
          <w:iCs/>
          <w:lang w:val="en-GB"/>
        </w:rPr>
        <w:t>Global Change Biology</w:t>
      </w:r>
      <w:r w:rsidRPr="000B45B9">
        <w:rPr>
          <w:rFonts w:ascii="Times New Roman" w:cs="Times New Roman"/>
          <w:lang w:val="en-GB"/>
        </w:rPr>
        <w:t>, 20, 1023–1031.</w:t>
      </w:r>
    </w:p>
    <w:p w14:paraId="40AC455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eamish, F.W.H. (1964). Respiration of fishes with special emphasis on standard oxygen consumption: II. Influence of weight and temperature on respiration of several species. </w:t>
      </w:r>
      <w:r w:rsidRPr="000B45B9">
        <w:rPr>
          <w:rFonts w:ascii="Times New Roman" w:cs="Times New Roman"/>
          <w:i/>
          <w:iCs/>
          <w:lang w:val="en-GB"/>
        </w:rPr>
        <w:t>Canadian Journal of Zoology/Revue Canadienne de Zoologie</w:t>
      </w:r>
      <w:r w:rsidRPr="000B45B9">
        <w:rPr>
          <w:rFonts w:ascii="Times New Roman" w:cs="Times New Roman"/>
          <w:lang w:val="en-GB"/>
        </w:rPr>
        <w:t>, 42, 177–188.</w:t>
      </w:r>
    </w:p>
    <w:p w14:paraId="2BEE121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38). A quantitative theory of organic growth (inquiries on growth laws. II). </w:t>
      </w:r>
      <w:r w:rsidRPr="000B45B9">
        <w:rPr>
          <w:rFonts w:ascii="Times New Roman" w:cs="Times New Roman"/>
          <w:i/>
          <w:iCs/>
          <w:lang w:val="en-GB"/>
        </w:rPr>
        <w:t>Human Biology</w:t>
      </w:r>
      <w:r w:rsidRPr="000B45B9">
        <w:rPr>
          <w:rFonts w:ascii="Times New Roman" w:cs="Times New Roman"/>
          <w:lang w:val="en-GB"/>
        </w:rPr>
        <w:t>, 10, 181–213.</w:t>
      </w:r>
    </w:p>
    <w:p w14:paraId="67381E1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57). Laws in metabolism and growth. </w:t>
      </w:r>
      <w:r w:rsidRPr="000B45B9">
        <w:rPr>
          <w:rFonts w:ascii="Times New Roman" w:cs="Times New Roman"/>
          <w:i/>
          <w:iCs/>
          <w:lang w:val="en-GB"/>
        </w:rPr>
        <w:t>The quarterly review of biology</w:t>
      </w:r>
      <w:r w:rsidRPr="000B45B9">
        <w:rPr>
          <w:rFonts w:ascii="Times New Roman" w:cs="Times New Roman"/>
          <w:lang w:val="en-GB"/>
        </w:rPr>
        <w:t>, 32, 217–231.</w:t>
      </w:r>
    </w:p>
    <w:p w14:paraId="6EE76B9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Björnsson, B., Steinarsson, A. &amp; Árnason, T. (2007). </w:t>
      </w:r>
      <w:r w:rsidRPr="000B45B9">
        <w:rPr>
          <w:rFonts w:ascii="Times New Roman" w:cs="Times New Roman"/>
          <w:lang w:val="en-GB"/>
        </w:rPr>
        <w:t xml:space="preserve">Growth model for Atlantic cod (Gadus morhua): Effects of temperature and body weight on growth rate. </w:t>
      </w:r>
      <w:r w:rsidRPr="000B45B9">
        <w:rPr>
          <w:rFonts w:ascii="Times New Roman" w:cs="Times New Roman"/>
          <w:i/>
          <w:iCs/>
          <w:lang w:val="en-GB"/>
        </w:rPr>
        <w:t>Aquaculture</w:t>
      </w:r>
      <w:r w:rsidRPr="000B45B9">
        <w:rPr>
          <w:rFonts w:ascii="Times New Roman" w:cs="Times New Roman"/>
          <w:lang w:val="en-GB"/>
        </w:rPr>
        <w:t>, 271, 216–226.</w:t>
      </w:r>
    </w:p>
    <w:p w14:paraId="3F1756C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lanchard, J.L., Heneghan, R.F., Everett, J.D., Trebilco, R. &amp; Richardson, A.J. (2017). From Bacteria to Whales: Using Functional Size Spectra to Model Marine Ecosystems. </w:t>
      </w:r>
      <w:r w:rsidRPr="000B45B9">
        <w:rPr>
          <w:rFonts w:ascii="Times New Roman" w:cs="Times New Roman"/>
          <w:i/>
          <w:iCs/>
          <w:lang w:val="en-GB"/>
        </w:rPr>
        <w:t>Trends in Ecology &amp; Evolution</w:t>
      </w:r>
      <w:r w:rsidRPr="000B45B9">
        <w:rPr>
          <w:rFonts w:ascii="Times New Roman" w:cs="Times New Roman"/>
          <w:lang w:val="en-GB"/>
        </w:rPr>
        <w:t>, 32, 174–186.</w:t>
      </w:r>
    </w:p>
    <w:p w14:paraId="7D68B86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kma, F. (2004). Evidence against universal metabolic allometry. </w:t>
      </w:r>
      <w:r w:rsidRPr="000B45B9">
        <w:rPr>
          <w:rFonts w:ascii="Times New Roman" w:cs="Times New Roman"/>
          <w:i/>
          <w:iCs/>
          <w:lang w:val="en-GB"/>
        </w:rPr>
        <w:t>Functional Ecology</w:t>
      </w:r>
      <w:r w:rsidRPr="000B45B9">
        <w:rPr>
          <w:rFonts w:ascii="Times New Roman" w:cs="Times New Roman"/>
          <w:lang w:val="en-GB"/>
        </w:rPr>
        <w:t>, 18, 184–187.</w:t>
      </w:r>
    </w:p>
    <w:p w14:paraId="357641E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lnick, D.I., Amarasekare, P., Araújo, Márcio.S., Bürger, R., Levine, J.M., Novak, M., </w:t>
      </w:r>
      <w:r w:rsidRPr="000B45B9">
        <w:rPr>
          <w:rFonts w:ascii="Times New Roman" w:cs="Times New Roman"/>
          <w:i/>
          <w:iCs/>
          <w:lang w:val="en-GB"/>
        </w:rPr>
        <w:t>et al.</w:t>
      </w:r>
      <w:r w:rsidRPr="000B45B9">
        <w:rPr>
          <w:rFonts w:ascii="Times New Roman" w:cs="Times New Roman"/>
          <w:lang w:val="en-GB"/>
        </w:rPr>
        <w:t xml:space="preserve"> (2011). Why intraspecific trait variation matters in community ecology. </w:t>
      </w:r>
      <w:r w:rsidRPr="000B45B9">
        <w:rPr>
          <w:rFonts w:ascii="Times New Roman" w:cs="Times New Roman"/>
          <w:i/>
          <w:iCs/>
          <w:lang w:val="en-GB"/>
        </w:rPr>
        <w:t>Trends in Ecology and Evolution</w:t>
      </w:r>
      <w:r w:rsidRPr="000B45B9">
        <w:rPr>
          <w:rFonts w:ascii="Times New Roman" w:cs="Times New Roman"/>
          <w:lang w:val="en-GB"/>
        </w:rPr>
        <w:t>, 26, 183–192.</w:t>
      </w:r>
    </w:p>
    <w:p w14:paraId="14CAD4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ett, J.R., Shelbourn, J.E. &amp; Shoop, C.T. (1969). Growth Rate and Body Composition of Fingerling Sockeye Salmon, Oncorhynchus nerka, in relation to Temperature and Ration Size. </w:t>
      </w:r>
      <w:r w:rsidRPr="000B45B9">
        <w:rPr>
          <w:rFonts w:ascii="Times New Roman" w:cs="Times New Roman"/>
          <w:i/>
          <w:iCs/>
          <w:lang w:val="en-GB"/>
        </w:rPr>
        <w:t>J. Fish. Res. Bd. Can.</w:t>
      </w:r>
      <w:r w:rsidRPr="000B45B9">
        <w:rPr>
          <w:rFonts w:ascii="Times New Roman" w:cs="Times New Roman"/>
          <w:lang w:val="en-GB"/>
        </w:rPr>
        <w:t>, 26, 2363–2394.</w:t>
      </w:r>
    </w:p>
    <w:p w14:paraId="4440175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se, U., Blanchard, J.L., Eklöf, A., Galiana, N., Hartvig, M., Hirt, M.R., </w:t>
      </w:r>
      <w:r w:rsidRPr="000B45B9">
        <w:rPr>
          <w:rFonts w:ascii="Times New Roman" w:cs="Times New Roman"/>
          <w:i/>
          <w:iCs/>
          <w:lang w:val="en-GB"/>
        </w:rPr>
        <w:t>et al.</w:t>
      </w:r>
      <w:r w:rsidRPr="000B45B9">
        <w:rPr>
          <w:rFonts w:ascii="Times New Roman" w:cs="Times New Roman"/>
          <w:lang w:val="en-GB"/>
        </w:rPr>
        <w:t xml:space="preserve"> (2017). Predicting the consequences of species loss using size-structured biodiversity approaches. </w:t>
      </w:r>
      <w:r w:rsidRPr="000B45B9">
        <w:rPr>
          <w:rFonts w:ascii="Times New Roman" w:cs="Times New Roman"/>
          <w:i/>
          <w:iCs/>
          <w:lang w:val="en-GB"/>
        </w:rPr>
        <w:t>Biological Reviews</w:t>
      </w:r>
      <w:r w:rsidRPr="000B45B9">
        <w:rPr>
          <w:rFonts w:ascii="Times New Roman" w:cs="Times New Roman"/>
          <w:lang w:val="en-GB"/>
        </w:rPr>
        <w:t>, 92, 684–697.</w:t>
      </w:r>
    </w:p>
    <w:p w14:paraId="69CD59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wn, J.H., Gillooly, J.F., Allen, A.P., Savage, V.M. &amp; West, G.B. (2004). Toward a metabolic theory of ecology. </w:t>
      </w:r>
      <w:r w:rsidRPr="000B45B9">
        <w:rPr>
          <w:rFonts w:ascii="Times New Roman" w:cs="Times New Roman"/>
          <w:i/>
          <w:iCs/>
          <w:lang w:val="en-GB"/>
        </w:rPr>
        <w:t>Ecology</w:t>
      </w:r>
      <w:r w:rsidRPr="000B45B9">
        <w:rPr>
          <w:rFonts w:ascii="Times New Roman" w:cs="Times New Roman"/>
          <w:lang w:val="en-GB"/>
        </w:rPr>
        <w:t>, 85, 1771–1789.</w:t>
      </w:r>
    </w:p>
    <w:p w14:paraId="05E4C5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heung, W.W.L., Sarmiento, J.L., Dunne, J., Frölicher, T.L., Lam, V.W.Y., Deng Palomares, M.L., </w:t>
      </w:r>
      <w:r w:rsidRPr="000B45B9">
        <w:rPr>
          <w:rFonts w:ascii="Times New Roman" w:cs="Times New Roman"/>
          <w:i/>
          <w:iCs/>
          <w:lang w:val="en-GB"/>
        </w:rPr>
        <w:t>et al.</w:t>
      </w:r>
      <w:r w:rsidRPr="000B45B9">
        <w:rPr>
          <w:rFonts w:ascii="Times New Roman" w:cs="Times New Roman"/>
          <w:lang w:val="en-GB"/>
        </w:rPr>
        <w:t xml:space="preserve"> (2013). Shrinking of fishes exacerbates impacts of global ocean changes on marine ecosystems. </w:t>
      </w:r>
      <w:r w:rsidRPr="000B45B9">
        <w:rPr>
          <w:rFonts w:ascii="Times New Roman" w:cs="Times New Roman"/>
          <w:i/>
          <w:iCs/>
          <w:lang w:val="en-GB"/>
        </w:rPr>
        <w:t>Nature Climate Change</w:t>
      </w:r>
      <w:r w:rsidRPr="000B45B9">
        <w:rPr>
          <w:rFonts w:ascii="Times New Roman" w:cs="Times New Roman"/>
          <w:lang w:val="en-GB"/>
        </w:rPr>
        <w:t>, 3, 254–258.</w:t>
      </w:r>
    </w:p>
    <w:p w14:paraId="3466CDB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2004). Is there a Universal Temperature Dependence of metabolism? </w:t>
      </w:r>
      <w:r w:rsidRPr="000B45B9">
        <w:rPr>
          <w:rFonts w:ascii="Times New Roman" w:cs="Times New Roman"/>
          <w:i/>
          <w:iCs/>
          <w:lang w:val="en-GB"/>
        </w:rPr>
        <w:t>Functional Ecology</w:t>
      </w:r>
      <w:r w:rsidRPr="000B45B9">
        <w:rPr>
          <w:rFonts w:ascii="Times New Roman" w:cs="Times New Roman"/>
          <w:lang w:val="en-GB"/>
        </w:rPr>
        <w:t>, 18.</w:t>
      </w:r>
    </w:p>
    <w:p w14:paraId="66EFE1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amp; Johnston, N.M. (1999). Scaling of metabolic rate with body mass and temperature in teleost fish. </w:t>
      </w:r>
      <w:r w:rsidRPr="000B45B9">
        <w:rPr>
          <w:rFonts w:ascii="Times New Roman" w:cs="Times New Roman"/>
          <w:i/>
          <w:iCs/>
          <w:lang w:val="en-GB"/>
        </w:rPr>
        <w:t>Journal of Animal Ecology</w:t>
      </w:r>
      <w:r w:rsidRPr="000B45B9">
        <w:rPr>
          <w:rFonts w:ascii="Times New Roman" w:cs="Times New Roman"/>
          <w:lang w:val="en-GB"/>
        </w:rPr>
        <w:t>, 68, 893–905.</w:t>
      </w:r>
    </w:p>
    <w:p w14:paraId="1B9A2A5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aufresne, M., Lengfellner, K. &amp; Sommer, U. (2009). Global warming benefits the small in aquatic ecosystems. </w:t>
      </w:r>
      <w:r w:rsidRPr="000B45B9">
        <w:rPr>
          <w:rFonts w:ascii="Times New Roman" w:cs="Times New Roman"/>
          <w:i/>
          <w:iCs/>
          <w:lang w:val="en-GB"/>
        </w:rPr>
        <w:t>Proceedings of the National Academy of Sciences, USA</w:t>
      </w:r>
      <w:r w:rsidRPr="000B45B9">
        <w:rPr>
          <w:rFonts w:ascii="Times New Roman" w:cs="Times New Roman"/>
          <w:lang w:val="en-GB"/>
        </w:rPr>
        <w:t>, 106, 12788–12793.</w:t>
      </w:r>
    </w:p>
    <w:p w14:paraId="0457D57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ll, A.I., Pawar, S. &amp; Savage, V.M. (2011). Systematic variation in the temperature dependence of physiological and ecological traits. </w:t>
      </w:r>
      <w:r w:rsidRPr="000B45B9">
        <w:rPr>
          <w:rFonts w:ascii="Times New Roman" w:cs="Times New Roman"/>
          <w:i/>
          <w:iCs/>
          <w:lang w:val="en-GB"/>
        </w:rPr>
        <w:t>Proceedings of the National Academy of Sciences</w:t>
      </w:r>
      <w:r w:rsidRPr="000B45B9">
        <w:rPr>
          <w:rFonts w:ascii="Times New Roman" w:cs="Times New Roman"/>
          <w:lang w:val="en-GB"/>
        </w:rPr>
        <w:t>, 108, 10591–10596.</w:t>
      </w:r>
    </w:p>
    <w:p w14:paraId="38A488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van Denderen, P.D., Gislason, H. &amp; Andersen, K.H. (2019). Little difference in average fish growth and maximum size across temperatures. </w:t>
      </w:r>
      <w:r w:rsidRPr="000B45B9">
        <w:rPr>
          <w:rFonts w:ascii="Times New Roman" w:cs="Times New Roman"/>
          <w:i/>
          <w:iCs/>
          <w:lang w:val="en-GB"/>
        </w:rPr>
        <w:t>EcoEvoRxiv 10.32942/osf.io/8cu4y</w:t>
      </w:r>
      <w:r w:rsidRPr="000B45B9">
        <w:rPr>
          <w:rFonts w:ascii="Times New Roman" w:cs="Times New Roman"/>
          <w:lang w:val="en-GB"/>
        </w:rPr>
        <w:t>.</w:t>
      </w:r>
    </w:p>
    <w:p w14:paraId="1B0DBE8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Dorst, R.M., Gårdmark, A., Svanbäck, R., Beier, U., Weyhenmeyer, G.A. &amp; Huss, M. (2019). Warmer and browner waters decrease fish biomass production. </w:t>
      </w:r>
      <w:r w:rsidRPr="000B45B9">
        <w:rPr>
          <w:rFonts w:ascii="Times New Roman" w:cs="Times New Roman"/>
          <w:i/>
          <w:iCs/>
          <w:lang w:val="en-GB"/>
        </w:rPr>
        <w:t>Global Change Biology</w:t>
      </w:r>
      <w:r w:rsidRPr="000B45B9">
        <w:rPr>
          <w:rFonts w:ascii="Times New Roman" w:cs="Times New Roman"/>
          <w:lang w:val="en-GB"/>
        </w:rPr>
        <w:t>, 25, 1395–1408.</w:t>
      </w:r>
    </w:p>
    <w:p w14:paraId="7953F3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owns, C.J., Hayes, J.P. &amp; Tracy, C.R. (2008). Scaling metabolic rate with body mass and inverse body temperature: A test of the Arrhenius fractal supply model. </w:t>
      </w:r>
      <w:r w:rsidRPr="000B45B9">
        <w:rPr>
          <w:rFonts w:ascii="Times New Roman" w:cs="Times New Roman"/>
          <w:i/>
          <w:iCs/>
          <w:lang w:val="en-GB"/>
        </w:rPr>
        <w:t>Functional Ecology</w:t>
      </w:r>
      <w:r w:rsidRPr="000B45B9">
        <w:rPr>
          <w:rFonts w:ascii="Times New Roman" w:cs="Times New Roman"/>
          <w:lang w:val="en-GB"/>
        </w:rPr>
        <w:t>, 22, 239–244.</w:t>
      </w:r>
    </w:p>
    <w:p w14:paraId="24A2EC8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lliott, J.M. &amp; Hurley, M.A. (1995). The Functional Relationship between Body Size and Growth Rate in Fish. </w:t>
      </w:r>
      <w:r w:rsidRPr="000B45B9">
        <w:rPr>
          <w:rFonts w:ascii="Times New Roman" w:cs="Times New Roman"/>
          <w:i/>
          <w:iCs/>
          <w:lang w:val="en-GB"/>
        </w:rPr>
        <w:t>Functional Ecology</w:t>
      </w:r>
      <w:r w:rsidRPr="000B45B9">
        <w:rPr>
          <w:rFonts w:ascii="Times New Roman" w:cs="Times New Roman"/>
          <w:lang w:val="en-GB"/>
        </w:rPr>
        <w:t>, 9, 625.</w:t>
      </w:r>
    </w:p>
    <w:p w14:paraId="195942C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nglund, G., Öhlund, G., Hein, C.L. &amp; Diehl, S. (2011). Temperature dependence of the functional response. </w:t>
      </w:r>
      <w:r w:rsidRPr="000B45B9">
        <w:rPr>
          <w:rFonts w:ascii="Times New Roman" w:cs="Times New Roman"/>
          <w:i/>
          <w:iCs/>
          <w:lang w:val="en-GB"/>
        </w:rPr>
        <w:t>Ecology Letters</w:t>
      </w:r>
      <w:r w:rsidRPr="000B45B9">
        <w:rPr>
          <w:rFonts w:ascii="Times New Roman" w:cs="Times New Roman"/>
          <w:lang w:val="en-GB"/>
        </w:rPr>
        <w:t>, 14, 914–921.</w:t>
      </w:r>
    </w:p>
    <w:p w14:paraId="10637B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ernández-i-Marín, X. (2016). ggmcmc: Analysis of MCMC Samples and Bayesian Inference. </w:t>
      </w:r>
      <w:r w:rsidRPr="000B45B9">
        <w:rPr>
          <w:rFonts w:ascii="Times New Roman" w:cs="Times New Roman"/>
          <w:i/>
          <w:iCs/>
          <w:lang w:val="en-GB"/>
        </w:rPr>
        <w:t>Journal of Statistical Software</w:t>
      </w:r>
      <w:r w:rsidRPr="000B45B9">
        <w:rPr>
          <w:rFonts w:ascii="Times New Roman" w:cs="Times New Roman"/>
          <w:lang w:val="en-GB"/>
        </w:rPr>
        <w:t>, 70, 1–20.</w:t>
      </w:r>
    </w:p>
    <w:p w14:paraId="537A222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rster, J., Hirst, A.G. &amp; Atkinson, D. (2012). Warming-induced reductions in body size are greater in aquatic than terrestrial species. </w:t>
      </w:r>
      <w:r w:rsidRPr="000B45B9">
        <w:rPr>
          <w:rFonts w:ascii="Times New Roman" w:cs="Times New Roman"/>
          <w:i/>
          <w:iCs/>
          <w:lang w:val="en-GB"/>
        </w:rPr>
        <w:t>PNAS</w:t>
      </w:r>
      <w:r w:rsidRPr="000B45B9">
        <w:rPr>
          <w:rFonts w:ascii="Times New Roman" w:cs="Times New Roman"/>
          <w:lang w:val="en-GB"/>
        </w:rPr>
        <w:t>, 109, 19310–19314.</w:t>
      </w:r>
    </w:p>
    <w:p w14:paraId="0F7C14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ssen, E.I.F., Pélabon, C. &amp; Einum, S. (2019). Genetic and environmental effects on the scaling of metabolic rate with body size. </w:t>
      </w:r>
      <w:r w:rsidRPr="000B45B9">
        <w:rPr>
          <w:rFonts w:ascii="Times New Roman" w:cs="Times New Roman"/>
          <w:i/>
          <w:iCs/>
          <w:lang w:val="en-GB"/>
        </w:rPr>
        <w:t>Journal of Experimental Biology</w:t>
      </w:r>
      <w:r w:rsidRPr="000B45B9">
        <w:rPr>
          <w:rFonts w:ascii="Times New Roman" w:cs="Times New Roman"/>
          <w:lang w:val="en-GB"/>
        </w:rPr>
        <w:t>, 222.</w:t>
      </w:r>
    </w:p>
    <w:p w14:paraId="2620861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roese, R. &amp; Pauly, D. (2016). </w:t>
      </w:r>
      <w:r w:rsidRPr="000B45B9">
        <w:rPr>
          <w:rFonts w:ascii="Times New Roman" w:cs="Times New Roman"/>
          <w:i/>
          <w:iCs/>
          <w:lang w:val="en-GB"/>
        </w:rPr>
        <w:t>Editors. FishBase</w:t>
      </w:r>
      <w:r w:rsidRPr="000B45B9">
        <w:rPr>
          <w:rFonts w:ascii="Times New Roman" w:cs="Times New Roman"/>
          <w:lang w:val="en-GB"/>
        </w:rPr>
        <w:t>. World Wide Web electronic publication. www.fishbase.org, (10/2016).</w:t>
      </w:r>
    </w:p>
    <w:p w14:paraId="48C490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ussmann, K.E., Schwarzmüller, F., Brose, U., Jousset, A. &amp; Rall, B.C. (2014). Ecological stability in response to warming. </w:t>
      </w:r>
      <w:r w:rsidRPr="000B45B9">
        <w:rPr>
          <w:rFonts w:ascii="Times New Roman" w:cs="Times New Roman"/>
          <w:i/>
          <w:iCs/>
          <w:lang w:val="en-GB"/>
        </w:rPr>
        <w:t>Nature Climate Change</w:t>
      </w:r>
      <w:r w:rsidRPr="000B45B9">
        <w:rPr>
          <w:rFonts w:ascii="Times New Roman" w:cs="Times New Roman"/>
          <w:lang w:val="en-GB"/>
        </w:rPr>
        <w:t>, 4, 206–210.</w:t>
      </w:r>
    </w:p>
    <w:p w14:paraId="37D5F91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bry, J., Simpson, D., Vehtari, A., Betancourt, M. &amp; Gelman, A. (2019). Visualization in Bayesian workflow. </w:t>
      </w:r>
      <w:r w:rsidRPr="000B45B9">
        <w:rPr>
          <w:rFonts w:ascii="Times New Roman" w:cs="Times New Roman"/>
          <w:i/>
          <w:iCs/>
          <w:lang w:val="en-GB"/>
        </w:rPr>
        <w:t>J. R. Stat. Soc. A</w:t>
      </w:r>
      <w:r w:rsidRPr="000B45B9">
        <w:rPr>
          <w:rFonts w:ascii="Times New Roman" w:cs="Times New Roman"/>
          <w:lang w:val="en-GB"/>
        </w:rPr>
        <w:t>, 182, 389–402.</w:t>
      </w:r>
    </w:p>
    <w:p w14:paraId="26C1C9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0B45B9">
        <w:rPr>
          <w:rFonts w:ascii="Times New Roman" w:cs="Times New Roman"/>
          <w:i/>
          <w:iCs/>
          <w:lang w:val="en-GB"/>
        </w:rPr>
        <w:t>Aquaculture International</w:t>
      </w:r>
      <w:r w:rsidRPr="000B45B9">
        <w:rPr>
          <w:rFonts w:ascii="Times New Roman" w:cs="Times New Roman"/>
          <w:lang w:val="en-GB"/>
        </w:rPr>
        <w:t>, 19, 131–141.</w:t>
      </w:r>
    </w:p>
    <w:p w14:paraId="734B3F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dner, J.L., Peters, A., Kearney, M.R., Joseph, L. &amp; Heinsohn, R. (2011). Declining body size: a third universal response to warming? </w:t>
      </w:r>
      <w:r w:rsidRPr="000B45B9">
        <w:rPr>
          <w:rFonts w:ascii="Times New Roman" w:cs="Times New Roman"/>
          <w:i/>
          <w:iCs/>
          <w:lang w:val="en-GB"/>
        </w:rPr>
        <w:t>Trends in Ecology &amp; Evolution</w:t>
      </w:r>
      <w:r w:rsidRPr="000B45B9">
        <w:rPr>
          <w:rFonts w:ascii="Times New Roman" w:cs="Times New Roman"/>
          <w:lang w:val="en-GB"/>
        </w:rPr>
        <w:t>, 26, 285–291.</w:t>
      </w:r>
    </w:p>
    <w:p w14:paraId="28C695A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Carlin, J., Stern, H. &amp; Rubin, D. (2003). </w:t>
      </w:r>
      <w:r w:rsidRPr="000B45B9">
        <w:rPr>
          <w:rFonts w:ascii="Times New Roman" w:cs="Times New Roman"/>
          <w:i/>
          <w:iCs/>
          <w:lang w:val="en-GB"/>
        </w:rPr>
        <w:t>Bayesian Data Analysis. 2nd edition</w:t>
      </w:r>
      <w:r w:rsidRPr="000B45B9">
        <w:rPr>
          <w:rFonts w:ascii="Times New Roman" w:cs="Times New Roman"/>
          <w:lang w:val="en-GB"/>
        </w:rPr>
        <w:t>. Chapman and Hall/CRC, Boca Raton.</w:t>
      </w:r>
    </w:p>
    <w:p w14:paraId="6567F7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amp; Hill, J. (2007). </w:t>
      </w:r>
      <w:r w:rsidRPr="000B45B9">
        <w:rPr>
          <w:rFonts w:ascii="Times New Roman" w:cs="Times New Roman"/>
          <w:i/>
          <w:iCs/>
          <w:lang w:val="en-GB"/>
        </w:rPr>
        <w:t>Data Analysis Using Regression and Multilevel/Hierarchical Models</w:t>
      </w:r>
      <w:r w:rsidRPr="000B45B9">
        <w:rPr>
          <w:rFonts w:ascii="Times New Roman" w:cs="Times New Roman"/>
          <w:lang w:val="en-GB"/>
        </w:rPr>
        <w:t>. Cambridge University Press.</w:t>
      </w:r>
    </w:p>
    <w:p w14:paraId="607C3C0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illooly, J.F., Brown, J.H., West, G.B., Savage, V.M. &amp; Charnov, E.L. (2001). Effects of size and temperature on metabolic rate. </w:t>
      </w:r>
      <w:r w:rsidRPr="000B45B9">
        <w:rPr>
          <w:rFonts w:ascii="Times New Roman" w:cs="Times New Roman"/>
          <w:i/>
          <w:iCs/>
          <w:lang w:val="en-GB"/>
        </w:rPr>
        <w:t>Science</w:t>
      </w:r>
      <w:r w:rsidRPr="000B45B9">
        <w:rPr>
          <w:rFonts w:ascii="Times New Roman" w:cs="Times New Roman"/>
          <w:lang w:val="en-GB"/>
        </w:rPr>
        <w:t>, 2248–2251.</w:t>
      </w:r>
    </w:p>
    <w:p w14:paraId="1916CD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05). Beyond the “3/4-power law”: variation in the intra- and interspecific scaling of metabolic rate in animals. </w:t>
      </w:r>
      <w:r w:rsidRPr="000B45B9">
        <w:rPr>
          <w:rFonts w:ascii="Times New Roman" w:cs="Times New Roman"/>
          <w:i/>
          <w:iCs/>
          <w:lang w:val="en-GB"/>
        </w:rPr>
        <w:t>Biological Reviews of the Cambridge Philosophical Society</w:t>
      </w:r>
      <w:r w:rsidRPr="000B45B9">
        <w:rPr>
          <w:rFonts w:ascii="Times New Roman" w:cs="Times New Roman"/>
          <w:lang w:val="en-GB"/>
        </w:rPr>
        <w:t>, 80, 611–662.</w:t>
      </w:r>
    </w:p>
    <w:p w14:paraId="1ACCF6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10). A unifying explanation for diverse metabolic scaling in animals and plants. </w:t>
      </w:r>
      <w:r w:rsidRPr="000B45B9">
        <w:rPr>
          <w:rFonts w:ascii="Times New Roman" w:cs="Times New Roman"/>
          <w:i/>
          <w:iCs/>
          <w:lang w:val="en-GB"/>
        </w:rPr>
        <w:t>Biological Reviews of the Cambridge Philosophical Society</w:t>
      </w:r>
      <w:r w:rsidRPr="000B45B9">
        <w:rPr>
          <w:rFonts w:ascii="Times New Roman" w:cs="Times New Roman"/>
          <w:lang w:val="en-GB"/>
        </w:rPr>
        <w:t>, 85, 111–138.</w:t>
      </w:r>
    </w:p>
    <w:p w14:paraId="4423102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0B45B9">
        <w:rPr>
          <w:rFonts w:ascii="Times New Roman" w:cs="Times New Roman"/>
          <w:i/>
          <w:iCs/>
          <w:lang w:val="en-GB"/>
        </w:rPr>
        <w:t>Aquaculture</w:t>
      </w:r>
      <w:r w:rsidRPr="000B45B9">
        <w:rPr>
          <w:rFonts w:ascii="Times New Roman" w:cs="Times New Roman"/>
          <w:lang w:val="en-GB"/>
        </w:rPr>
        <w:t>, 283, 36–42.</w:t>
      </w:r>
    </w:p>
    <w:p w14:paraId="10303B75" w14:textId="77777777" w:rsidR="000B45B9" w:rsidRPr="000B45B9" w:rsidRDefault="000B45B9" w:rsidP="000B45B9">
      <w:pPr>
        <w:pStyle w:val="Bibliography"/>
        <w:rPr>
          <w:rFonts w:ascii="Times New Roman" w:cs="Times New Roman"/>
          <w:lang w:val="sv-SE"/>
        </w:rPr>
      </w:pPr>
      <w:r w:rsidRPr="000B45B9">
        <w:rPr>
          <w:rFonts w:ascii="Times New Roman" w:cs="Times New Roman"/>
          <w:lang w:val="en-GB"/>
        </w:rPr>
        <w:t xml:space="preserve">Harrison, X.A., Donaldson, L., Correa-Cano, M.E., Evans, J., Fisher, D.N., Goodwin, C.E.D., </w:t>
      </w:r>
      <w:r w:rsidRPr="000B45B9">
        <w:rPr>
          <w:rFonts w:ascii="Times New Roman" w:cs="Times New Roman"/>
          <w:i/>
          <w:iCs/>
          <w:lang w:val="en-GB"/>
        </w:rPr>
        <w:t>et al.</w:t>
      </w:r>
      <w:r w:rsidRPr="000B45B9">
        <w:rPr>
          <w:rFonts w:ascii="Times New Roman" w:cs="Times New Roman"/>
          <w:lang w:val="en-GB"/>
        </w:rPr>
        <w:t xml:space="preserve"> (2018). A brief introduction to mixed effects modelling and multi-model inference in ecology. </w:t>
      </w:r>
      <w:r w:rsidRPr="000B45B9">
        <w:rPr>
          <w:rFonts w:ascii="Times New Roman" w:cs="Times New Roman"/>
          <w:i/>
          <w:iCs/>
          <w:lang w:val="sv-SE"/>
        </w:rPr>
        <w:t>PeerJ</w:t>
      </w:r>
      <w:r w:rsidRPr="000B45B9">
        <w:rPr>
          <w:rFonts w:ascii="Times New Roman" w:cs="Times New Roman"/>
          <w:lang w:val="sv-SE"/>
        </w:rPr>
        <w:t>, 6, e4794.</w:t>
      </w:r>
    </w:p>
    <w:p w14:paraId="2565B8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Hartvig, M., Andersen, K.H. &amp; Beyer, J.E. (2011). </w:t>
      </w:r>
      <w:r w:rsidRPr="000B45B9">
        <w:rPr>
          <w:rFonts w:ascii="Times New Roman" w:cs="Times New Roman"/>
          <w:lang w:val="en-GB"/>
        </w:rPr>
        <w:t xml:space="preserve">Food web framework for size-structured populations. </w:t>
      </w:r>
      <w:r w:rsidRPr="000B45B9">
        <w:rPr>
          <w:rFonts w:ascii="Times New Roman" w:cs="Times New Roman"/>
          <w:i/>
          <w:iCs/>
          <w:lang w:val="en-GB"/>
        </w:rPr>
        <w:t>Journal of Theoretical Biology</w:t>
      </w:r>
      <w:r w:rsidRPr="000B45B9">
        <w:rPr>
          <w:rFonts w:ascii="Times New Roman" w:cs="Times New Roman"/>
          <w:lang w:val="en-GB"/>
        </w:rPr>
        <w:t>, 272, 113–122.</w:t>
      </w:r>
    </w:p>
    <w:p w14:paraId="4A5CD9D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Heincke, F. (1913). Rapp. Proc. Verb. Réun. ICES 16, 1–70.</w:t>
      </w:r>
    </w:p>
    <w:p w14:paraId="671DBB7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0B45B9">
        <w:rPr>
          <w:rFonts w:ascii="Times New Roman" w:cs="Times New Roman"/>
          <w:i/>
          <w:iCs/>
          <w:lang w:val="en-GB"/>
        </w:rPr>
        <w:t>Ecology Letters</w:t>
      </w:r>
      <w:r w:rsidRPr="000B45B9">
        <w:rPr>
          <w:rFonts w:ascii="Times New Roman" w:cs="Times New Roman"/>
          <w:lang w:val="en-GB"/>
        </w:rPr>
        <w:t>, 18, 327–335.</w:t>
      </w:r>
    </w:p>
    <w:p w14:paraId="7AAE6E9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ey, R.B. &amp; Kingsolver, J.G. (2019). Climate Warming, Resource Availability, and the Metabolic Meltdown of Ectotherms. </w:t>
      </w:r>
      <w:r w:rsidRPr="000B45B9">
        <w:rPr>
          <w:rFonts w:ascii="Times New Roman" w:cs="Times New Roman"/>
          <w:i/>
          <w:iCs/>
          <w:lang w:val="en-GB"/>
        </w:rPr>
        <w:t>The American Naturalist</w:t>
      </w:r>
      <w:r w:rsidRPr="000B45B9">
        <w:rPr>
          <w:rFonts w:ascii="Times New Roman" w:cs="Times New Roman"/>
          <w:lang w:val="en-GB"/>
        </w:rPr>
        <w:t>, 194, E140–E150.</w:t>
      </w:r>
    </w:p>
    <w:p w14:paraId="10D5A2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0B45B9">
        <w:rPr>
          <w:rFonts w:ascii="Times New Roman" w:cs="Times New Roman"/>
          <w:i/>
          <w:iCs/>
          <w:lang w:val="en-GB"/>
        </w:rPr>
        <w:t>Global Change Biology</w:t>
      </w:r>
      <w:r w:rsidRPr="000B45B9">
        <w:rPr>
          <w:rFonts w:ascii="Times New Roman" w:cs="Times New Roman"/>
          <w:lang w:val="en-GB"/>
        </w:rPr>
        <w:t>.</w:t>
      </w:r>
    </w:p>
    <w:p w14:paraId="6EC018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Isaac, N.J.B. &amp; Carbone, C. (2010). Why are metabolic scaling exponents so controversial? Quantifying variance and testing hypotheses. </w:t>
      </w:r>
      <w:r w:rsidRPr="000B45B9">
        <w:rPr>
          <w:rFonts w:ascii="Times New Roman" w:cs="Times New Roman"/>
          <w:i/>
          <w:iCs/>
          <w:lang w:val="en-GB"/>
        </w:rPr>
        <w:t>Ecology Letters</w:t>
      </w:r>
      <w:r w:rsidRPr="000B45B9">
        <w:rPr>
          <w:rFonts w:ascii="Times New Roman" w:cs="Times New Roman"/>
          <w:lang w:val="en-GB"/>
        </w:rPr>
        <w:t>, 13, 728–735.</w:t>
      </w:r>
    </w:p>
    <w:p w14:paraId="5A8426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erde, C.L., Kraskura, K., Eliason, E.J., Csik, S.R., Stier, A.C. &amp; Taper, M.L. (2019). Strong Evidence for an Intraspecific Metabolic Scaling Coefficient Near 0.89 in Fish. </w:t>
      </w:r>
      <w:r w:rsidRPr="000B45B9">
        <w:rPr>
          <w:rFonts w:ascii="Times New Roman" w:cs="Times New Roman"/>
          <w:i/>
          <w:iCs/>
          <w:lang w:val="en-GB"/>
        </w:rPr>
        <w:t>Front. Physiol.</w:t>
      </w:r>
      <w:r w:rsidRPr="000B45B9">
        <w:rPr>
          <w:rFonts w:ascii="Times New Roman" w:cs="Times New Roman"/>
          <w:lang w:val="en-GB"/>
        </w:rPr>
        <w:t>, 10, 1166.</w:t>
      </w:r>
    </w:p>
    <w:p w14:paraId="1AB74F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obling, M. (1997). Temperature and growth: modulation of growth rate via temperature change. In: </w:t>
      </w:r>
      <w:r w:rsidRPr="000B45B9">
        <w:rPr>
          <w:rFonts w:ascii="Times New Roman" w:cs="Times New Roman"/>
          <w:i/>
          <w:iCs/>
          <w:lang w:val="en-GB"/>
        </w:rPr>
        <w:t>Global Warming: Implications for Freshwater and Marine Fish</w:t>
      </w:r>
      <w:r w:rsidRPr="000B45B9">
        <w:rPr>
          <w:rFonts w:ascii="Times New Roman" w:cs="Times New Roman"/>
          <w:lang w:val="en-GB"/>
        </w:rPr>
        <w:t xml:space="preserve"> (eds. Wood, C.M. &amp; McDonald, D.G.). Cambridge University Press, Cambridge, pp. 225–254.</w:t>
      </w:r>
    </w:p>
    <w:p w14:paraId="05662C8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Joh, M., Nakaya, M., Yoshida, N. &amp; Takatsu, T. (2013). </w:t>
      </w:r>
      <w:r w:rsidRPr="000B45B9">
        <w:rPr>
          <w:rFonts w:ascii="Times New Roman" w:cs="Times New Roman"/>
          <w:lang w:val="en-GB"/>
        </w:rPr>
        <w:t xml:space="preserve">Interannual growth differences and growth-selective survival in larvae and juveniles of marbled sole Pseudopleuronectes yokohamae. </w:t>
      </w:r>
      <w:r w:rsidRPr="000B45B9">
        <w:rPr>
          <w:rFonts w:ascii="Times New Roman" w:cs="Times New Roman"/>
          <w:i/>
          <w:iCs/>
          <w:lang w:val="en-GB"/>
        </w:rPr>
        <w:t>Marine Ecology Progress Series</w:t>
      </w:r>
      <w:r w:rsidRPr="000B45B9">
        <w:rPr>
          <w:rFonts w:ascii="Times New Roman" w:cs="Times New Roman"/>
          <w:lang w:val="en-GB"/>
        </w:rPr>
        <w:t>, 494, 267–279.</w:t>
      </w:r>
    </w:p>
    <w:p w14:paraId="3BC5DD3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utfelt, F., Norin, T., Åsheim, E.R., Rowsey, L.E., Andreassen, A.H., Morgan, R., </w:t>
      </w:r>
      <w:r w:rsidRPr="000B45B9">
        <w:rPr>
          <w:rFonts w:ascii="Times New Roman" w:cs="Times New Roman"/>
          <w:i/>
          <w:iCs/>
          <w:lang w:val="en-GB"/>
        </w:rPr>
        <w:t>et al.</w:t>
      </w:r>
      <w:r w:rsidRPr="000B45B9">
        <w:rPr>
          <w:rFonts w:ascii="Times New Roman" w:cs="Times New Roman"/>
          <w:lang w:val="en-GB"/>
        </w:rPr>
        <w:t xml:space="preserve"> (2020). </w:t>
      </w:r>
      <w:r w:rsidRPr="000B45B9">
        <w:rPr>
          <w:rFonts w:ascii="Times New Roman" w:cs="Times New Roman"/>
          <w:i/>
          <w:iCs/>
          <w:lang w:val="en-GB"/>
        </w:rPr>
        <w:t>The aerobic scope protection hypothesis: a mechanism explaining reduced growth of ectotherms in warming environments?</w:t>
      </w:r>
      <w:r w:rsidRPr="000B45B9">
        <w:rPr>
          <w:rFonts w:ascii="Times New Roman" w:cs="Times New Roman"/>
          <w:lang w:val="en-GB"/>
        </w:rPr>
        <w:t xml:space="preserve"> (preprint). EcoEvoRxiv.</w:t>
      </w:r>
    </w:p>
    <w:p w14:paraId="30C4D2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earney, M. (2019). Reproductive Hyperallometry Does Not Challenge Mechanistic Growth Models. </w:t>
      </w:r>
      <w:r w:rsidRPr="000B45B9">
        <w:rPr>
          <w:rFonts w:ascii="Times New Roman" w:cs="Times New Roman"/>
          <w:i/>
          <w:iCs/>
          <w:lang w:val="en-GB"/>
        </w:rPr>
        <w:t>Trends in Ecology &amp; Evolution</w:t>
      </w:r>
      <w:r w:rsidRPr="000B45B9">
        <w:rPr>
          <w:rFonts w:ascii="Times New Roman" w:cs="Times New Roman"/>
          <w:lang w:val="en-GB"/>
        </w:rPr>
        <w:t>, 34, 275–276.</w:t>
      </w:r>
    </w:p>
    <w:p w14:paraId="09D745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llen, S.S., Atkinson, D. &amp; Glazier, D.S. (2010). The intraspecific scaling of metabolic rate with body mass in fishes depends on lifestyle and temperature. </w:t>
      </w:r>
      <w:r w:rsidRPr="000B45B9">
        <w:rPr>
          <w:rFonts w:ascii="Times New Roman" w:cs="Times New Roman"/>
          <w:i/>
          <w:iCs/>
          <w:lang w:val="en-GB"/>
        </w:rPr>
        <w:t>Ecology Letters</w:t>
      </w:r>
      <w:r w:rsidRPr="000B45B9">
        <w:rPr>
          <w:rFonts w:ascii="Times New Roman" w:cs="Times New Roman"/>
          <w:lang w:val="en-GB"/>
        </w:rPr>
        <w:t>, 13, 184–193.</w:t>
      </w:r>
    </w:p>
    <w:p w14:paraId="2288BF7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tchell, J.F., Stewart, D.J. &amp; Weininger, D. (1977). Applications of a bioenergetics model to yellow perch (Perca flavescens) and walleye (Stizostedion vitreum vitreum). </w:t>
      </w:r>
      <w:r w:rsidRPr="000B45B9">
        <w:rPr>
          <w:rFonts w:ascii="Times New Roman" w:cs="Times New Roman"/>
          <w:i/>
          <w:iCs/>
          <w:lang w:val="en-GB"/>
        </w:rPr>
        <w:t>Journal of the Fisheries Board of Canada</w:t>
      </w:r>
      <w:r w:rsidRPr="000B45B9">
        <w:rPr>
          <w:rFonts w:ascii="Times New Roman" w:cs="Times New Roman"/>
          <w:lang w:val="en-GB"/>
        </w:rPr>
        <w:t>, 34, 1922–1935.</w:t>
      </w:r>
    </w:p>
    <w:p w14:paraId="7325B41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ooijman, S.A.L.M. (1993). </w:t>
      </w:r>
      <w:r w:rsidRPr="000B45B9">
        <w:rPr>
          <w:rFonts w:ascii="Times New Roman" w:cs="Times New Roman"/>
          <w:i/>
          <w:iCs/>
          <w:lang w:val="en-GB"/>
        </w:rPr>
        <w:t>Dynamic energy budgets in biological systems</w:t>
      </w:r>
      <w:r w:rsidRPr="000B45B9">
        <w:rPr>
          <w:rFonts w:ascii="Times New Roman" w:cs="Times New Roman"/>
          <w:lang w:val="en-GB"/>
        </w:rPr>
        <w:t>. Cambridge University Press.</w:t>
      </w:r>
    </w:p>
    <w:p w14:paraId="087B70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fevre, S., McKenzie, D.J. &amp; Nilsson, G.E. (2017). Models projecting the fate of fish populations under climate change need to be based on valid physiological mechanisms. </w:t>
      </w:r>
      <w:r w:rsidRPr="000B45B9">
        <w:rPr>
          <w:rFonts w:ascii="Times New Roman" w:cs="Times New Roman"/>
          <w:i/>
          <w:iCs/>
          <w:lang w:val="en-GB"/>
        </w:rPr>
        <w:t>Global Change Biology</w:t>
      </w:r>
      <w:r w:rsidRPr="000B45B9">
        <w:rPr>
          <w:rFonts w:ascii="Times New Roman" w:cs="Times New Roman"/>
          <w:lang w:val="en-GB"/>
        </w:rPr>
        <w:t>, 23, 3449–3459.</w:t>
      </w:r>
    </w:p>
    <w:p w14:paraId="0293541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moine, N.P. &amp; Burkepile, D.E. (2012). Temperature-induced mismatches between consumption and metabolism reduce consumer fitness. </w:t>
      </w:r>
      <w:r w:rsidRPr="000B45B9">
        <w:rPr>
          <w:rFonts w:ascii="Times New Roman" w:cs="Times New Roman"/>
          <w:i/>
          <w:iCs/>
          <w:lang w:val="en-GB"/>
        </w:rPr>
        <w:t>Ecology</w:t>
      </w:r>
      <w:r w:rsidRPr="000B45B9">
        <w:rPr>
          <w:rFonts w:ascii="Times New Roman" w:cs="Times New Roman"/>
          <w:lang w:val="en-GB"/>
        </w:rPr>
        <w:t>, 93, 2483–2489.</w:t>
      </w:r>
    </w:p>
    <w:p w14:paraId="690EC7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Huss, M., Ohlberger, J. &amp; Gårdmark, A. (2018). Temperature-dependent body size effects determine population responses to climate warming. </w:t>
      </w:r>
      <w:r w:rsidRPr="000B45B9">
        <w:rPr>
          <w:rFonts w:ascii="Times New Roman" w:cs="Times New Roman"/>
          <w:i/>
          <w:iCs/>
          <w:lang w:val="en-GB"/>
        </w:rPr>
        <w:t>Ecology Letters</w:t>
      </w:r>
      <w:r w:rsidRPr="000B45B9">
        <w:rPr>
          <w:rFonts w:ascii="Times New Roman" w:cs="Times New Roman"/>
          <w:lang w:val="en-GB"/>
        </w:rPr>
        <w:t>, 21, 181–189.</w:t>
      </w:r>
    </w:p>
    <w:p w14:paraId="770F54A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Ohlberger, J., Huss, M. &amp; Gårdmark, A. (2019). Size‐based ecological interactions drive food web responses to climate warming. </w:t>
      </w:r>
      <w:r w:rsidRPr="000B45B9">
        <w:rPr>
          <w:rFonts w:ascii="Times New Roman" w:cs="Times New Roman"/>
          <w:i/>
          <w:iCs/>
          <w:lang w:val="en-GB"/>
        </w:rPr>
        <w:t>Ecology Letters</w:t>
      </w:r>
      <w:r w:rsidRPr="000B45B9">
        <w:rPr>
          <w:rFonts w:ascii="Times New Roman" w:cs="Times New Roman"/>
          <w:lang w:val="en-GB"/>
        </w:rPr>
        <w:t>, 22, 778–786.</w:t>
      </w:r>
    </w:p>
    <w:p w14:paraId="223041F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orenzen, K. (1996). The relationship between body weight and natural mortality in juvenile and adult fish: a comparison of natural ecosystems and aquaculture. </w:t>
      </w:r>
      <w:r w:rsidRPr="000B45B9">
        <w:rPr>
          <w:rFonts w:ascii="Times New Roman" w:cs="Times New Roman"/>
          <w:i/>
          <w:iCs/>
          <w:lang w:val="en-GB"/>
        </w:rPr>
        <w:t>Journal of Fish Biology</w:t>
      </w:r>
      <w:r w:rsidRPr="000B45B9">
        <w:rPr>
          <w:rFonts w:ascii="Times New Roman" w:cs="Times New Roman"/>
          <w:lang w:val="en-GB"/>
        </w:rPr>
        <w:t>, 49, 627–642.</w:t>
      </w:r>
    </w:p>
    <w:p w14:paraId="3060A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rshall, D.J. &amp; White, C.R. (2019a). Aquatic Life History Trajectories Are Shaped by Selection, Not Oxygen Limitation. </w:t>
      </w:r>
      <w:r w:rsidRPr="000B45B9">
        <w:rPr>
          <w:rFonts w:ascii="Times New Roman" w:cs="Times New Roman"/>
          <w:i/>
          <w:iCs/>
          <w:lang w:val="en-GB"/>
        </w:rPr>
        <w:t>Trends in Ecology &amp; Evolution</w:t>
      </w:r>
      <w:r w:rsidRPr="000B45B9">
        <w:rPr>
          <w:rFonts w:ascii="Times New Roman" w:cs="Times New Roman"/>
          <w:lang w:val="en-GB"/>
        </w:rPr>
        <w:t>.</w:t>
      </w:r>
    </w:p>
    <w:p w14:paraId="064E059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Marshall, D.J. &amp; White, C.R. (2019b). Have We Outgrown the Existing Models of Growth? </w:t>
      </w:r>
      <w:r w:rsidRPr="000B45B9">
        <w:rPr>
          <w:rFonts w:ascii="Times New Roman" w:cs="Times New Roman"/>
          <w:i/>
          <w:iCs/>
          <w:lang w:val="en-GB"/>
        </w:rPr>
        <w:t>Trends in Ecology &amp; Evolution</w:t>
      </w:r>
      <w:r w:rsidRPr="000B45B9">
        <w:rPr>
          <w:rFonts w:ascii="Times New Roman" w:cs="Times New Roman"/>
          <w:lang w:val="en-GB"/>
        </w:rPr>
        <w:t>, 34, 102–111.</w:t>
      </w:r>
    </w:p>
    <w:p w14:paraId="7A3A436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0B45B9">
        <w:rPr>
          <w:rFonts w:ascii="Times New Roman" w:cs="Times New Roman"/>
          <w:i/>
          <w:iCs/>
          <w:lang w:val="en-GB"/>
        </w:rPr>
        <w:t>Journal of Theoretical Biology</w:t>
      </w:r>
      <w:r w:rsidRPr="000B45B9">
        <w:rPr>
          <w:rFonts w:ascii="Times New Roman" w:cs="Times New Roman"/>
          <w:lang w:val="en-GB"/>
        </w:rPr>
        <w:t>, 324, 52–71.</w:t>
      </w:r>
    </w:p>
    <w:p w14:paraId="2838D1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essmer, V., Pratchett, M.S., Hoey, A.S., Tobin, A.J., Coker, D.J., Cooke, S.J., </w:t>
      </w:r>
      <w:r w:rsidRPr="000B45B9">
        <w:rPr>
          <w:rFonts w:ascii="Times New Roman" w:cs="Times New Roman"/>
          <w:i/>
          <w:iCs/>
          <w:lang w:val="en-GB"/>
        </w:rPr>
        <w:t>et al.</w:t>
      </w:r>
      <w:r w:rsidRPr="000B45B9">
        <w:rPr>
          <w:rFonts w:ascii="Times New Roman" w:cs="Times New Roman"/>
          <w:lang w:val="en-GB"/>
        </w:rPr>
        <w:t xml:space="preserve"> (2016). Global warming may disproportionately affect larger adults in a predatory coral reef fish. </w:t>
      </w:r>
      <w:r w:rsidRPr="000B45B9">
        <w:rPr>
          <w:rFonts w:ascii="Times New Roman" w:cs="Times New Roman"/>
          <w:i/>
          <w:iCs/>
          <w:lang w:val="en-GB"/>
        </w:rPr>
        <w:t>Global Change Biology</w:t>
      </w:r>
      <w:r w:rsidRPr="000B45B9">
        <w:rPr>
          <w:rFonts w:ascii="Times New Roman" w:cs="Times New Roman"/>
          <w:lang w:val="en-GB"/>
        </w:rPr>
        <w:t>, 23, 2230–2240.</w:t>
      </w:r>
    </w:p>
    <w:p w14:paraId="26D4E02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ller, T.E.X. &amp; Rudolf, V.H.W. (2011). Thinking inside the box: Community-level consequences of stage-structured populations. </w:t>
      </w:r>
      <w:r w:rsidRPr="000B45B9">
        <w:rPr>
          <w:rFonts w:ascii="Times New Roman" w:cs="Times New Roman"/>
          <w:i/>
          <w:iCs/>
          <w:lang w:val="en-GB"/>
        </w:rPr>
        <w:t>Trends in Ecology and Evolution</w:t>
      </w:r>
      <w:r w:rsidRPr="000B45B9">
        <w:rPr>
          <w:rFonts w:ascii="Times New Roman" w:cs="Times New Roman"/>
          <w:lang w:val="en-GB"/>
        </w:rPr>
        <w:t>, 26, 457–466.</w:t>
      </w:r>
    </w:p>
    <w:p w14:paraId="4FA8846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0B45B9">
        <w:rPr>
          <w:rFonts w:ascii="Times New Roman" w:cs="Times New Roman"/>
          <w:i/>
          <w:iCs/>
          <w:lang w:val="en-GB"/>
        </w:rPr>
        <w:t>Fish Sci</w:t>
      </w:r>
      <w:r w:rsidRPr="000B45B9">
        <w:rPr>
          <w:rFonts w:ascii="Times New Roman" w:cs="Times New Roman"/>
          <w:lang w:val="en-GB"/>
        </w:rPr>
        <w:t>, 86, 77–85.</w:t>
      </w:r>
    </w:p>
    <w:p w14:paraId="0EED02E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orita, K., Fukuwaka, M., Tanimata, N. &amp; Yamamura, O. (2010). Size-dependent thermal preferences in a pelagic fish. </w:t>
      </w:r>
      <w:r w:rsidRPr="000B45B9">
        <w:rPr>
          <w:rFonts w:ascii="Times New Roman" w:cs="Times New Roman"/>
          <w:i/>
          <w:iCs/>
          <w:lang w:val="en-GB"/>
        </w:rPr>
        <w:t>Oikos</w:t>
      </w:r>
      <w:r w:rsidRPr="000B45B9">
        <w:rPr>
          <w:rFonts w:ascii="Times New Roman" w:cs="Times New Roman"/>
          <w:lang w:val="en-GB"/>
        </w:rPr>
        <w:t>, 119, 1265–1272.</w:t>
      </w:r>
    </w:p>
    <w:p w14:paraId="3595C97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lson, J.A. (2016). Oxygen consumption rate v. rate of energy utilization of fishes: a comparison and brief history of the two measurements. </w:t>
      </w:r>
      <w:r w:rsidRPr="000B45B9">
        <w:rPr>
          <w:rFonts w:ascii="Times New Roman" w:cs="Times New Roman"/>
          <w:i/>
          <w:iCs/>
          <w:lang w:val="en-GB"/>
        </w:rPr>
        <w:t>Journal of Fish Biology</w:t>
      </w:r>
      <w:r w:rsidRPr="000B45B9">
        <w:rPr>
          <w:rFonts w:ascii="Times New Roman" w:cs="Times New Roman"/>
          <w:lang w:val="en-GB"/>
        </w:rPr>
        <w:t>, 88, 10–25.</w:t>
      </w:r>
    </w:p>
    <w:p w14:paraId="4E5F8B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bauer, P. &amp; Andersen, K.H. (2019). Thermal performance of fish is explained by an interplay between physiology, behaviour and ecology. </w:t>
      </w:r>
      <w:r w:rsidRPr="000B45B9">
        <w:rPr>
          <w:rFonts w:ascii="Times New Roman" w:cs="Times New Roman"/>
          <w:i/>
          <w:iCs/>
          <w:lang w:val="en-GB"/>
        </w:rPr>
        <w:t>Conserv Physiol</w:t>
      </w:r>
      <w:r w:rsidRPr="000B45B9">
        <w:rPr>
          <w:rFonts w:ascii="Times New Roman" w:cs="Times New Roman"/>
          <w:lang w:val="en-GB"/>
        </w:rPr>
        <w:t>, 7.</w:t>
      </w:r>
    </w:p>
    <w:p w14:paraId="426E74C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heimer, A.B., Thresher, R.E., Lyle, J.M. &amp; Semmens, J.M. (2011). Tolerance limit for fish growth exceeded by warming waters. </w:t>
      </w:r>
      <w:r w:rsidRPr="000B45B9">
        <w:rPr>
          <w:rFonts w:ascii="Times New Roman" w:cs="Times New Roman"/>
          <w:i/>
          <w:iCs/>
          <w:lang w:val="en-GB"/>
        </w:rPr>
        <w:t>Nature Climate Change</w:t>
      </w:r>
      <w:r w:rsidRPr="000B45B9">
        <w:rPr>
          <w:rFonts w:ascii="Times New Roman" w:cs="Times New Roman"/>
          <w:lang w:val="en-GB"/>
        </w:rPr>
        <w:t>, 1, 110–113.</w:t>
      </w:r>
    </w:p>
    <w:p w14:paraId="22832EF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2013). Climate warming and ectotherm body size – from individual physiology to community ecology. </w:t>
      </w:r>
      <w:r w:rsidRPr="000B45B9">
        <w:rPr>
          <w:rFonts w:ascii="Times New Roman" w:cs="Times New Roman"/>
          <w:i/>
          <w:iCs/>
          <w:lang w:val="en-GB"/>
        </w:rPr>
        <w:t>Functional Ecology</w:t>
      </w:r>
      <w:r w:rsidRPr="000B45B9">
        <w:rPr>
          <w:rFonts w:ascii="Times New Roman" w:cs="Times New Roman"/>
          <w:lang w:val="en-GB"/>
        </w:rPr>
        <w:t>, 27, 991–1001.</w:t>
      </w:r>
    </w:p>
    <w:p w14:paraId="1DAE96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0B45B9">
        <w:rPr>
          <w:rFonts w:ascii="Times New Roman" w:cs="Times New Roman"/>
          <w:i/>
          <w:iCs/>
          <w:lang w:val="en-GB"/>
        </w:rPr>
        <w:t>Oikos</w:t>
      </w:r>
      <w:r w:rsidRPr="000B45B9">
        <w:rPr>
          <w:rFonts w:ascii="Times New Roman" w:cs="Times New Roman"/>
          <w:lang w:val="en-GB"/>
        </w:rPr>
        <w:t>, 121, 245–251.</w:t>
      </w:r>
    </w:p>
    <w:p w14:paraId="4DC8BB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Staaks, G. &amp; Hölker, F. (2007). Effects of temperature, swimming speed and body mass on standard and active metabolic rate in vendace (Coregonus albula). </w:t>
      </w:r>
      <w:r w:rsidRPr="000B45B9">
        <w:rPr>
          <w:rFonts w:ascii="Times New Roman" w:cs="Times New Roman"/>
          <w:i/>
          <w:iCs/>
          <w:lang w:val="en-GB"/>
        </w:rPr>
        <w:t>Journal of Comparative Physiology, B</w:t>
      </w:r>
      <w:r w:rsidRPr="000B45B9">
        <w:rPr>
          <w:rFonts w:ascii="Times New Roman" w:cs="Times New Roman"/>
          <w:lang w:val="en-GB"/>
        </w:rPr>
        <w:t>, 177, 905–916.</w:t>
      </w:r>
    </w:p>
    <w:p w14:paraId="28C07CF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lmos, M., Payne, M.R., Nevoux, M., Prévost, E., Chaput, G., Pontavice, H.D., </w:t>
      </w:r>
      <w:r w:rsidRPr="000B45B9">
        <w:rPr>
          <w:rFonts w:ascii="Times New Roman" w:cs="Times New Roman"/>
          <w:i/>
          <w:iCs/>
          <w:lang w:val="en-GB"/>
        </w:rPr>
        <w:t>et al.</w:t>
      </w:r>
      <w:r w:rsidRPr="000B45B9">
        <w:rPr>
          <w:rFonts w:ascii="Times New Roman" w:cs="Times New Roman"/>
          <w:lang w:val="en-GB"/>
        </w:rPr>
        <w:t xml:space="preserve"> (2019). Spatial synchrony in the response of a long range migratory species (Salmo salar) to climate change in the North Atlantic Ocean. </w:t>
      </w:r>
      <w:r w:rsidRPr="000B45B9">
        <w:rPr>
          <w:rFonts w:ascii="Times New Roman" w:cs="Times New Roman"/>
          <w:i/>
          <w:iCs/>
          <w:lang w:val="en-GB"/>
        </w:rPr>
        <w:t>Global Change Biology</w:t>
      </w:r>
      <w:r w:rsidRPr="000B45B9">
        <w:rPr>
          <w:rFonts w:ascii="Times New Roman" w:cs="Times New Roman"/>
          <w:lang w:val="en-GB"/>
        </w:rPr>
        <w:t>, n/a.</w:t>
      </w:r>
    </w:p>
    <w:p w14:paraId="7B86F99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Panov, V.E. &amp; McQueen, D.J. (1998). Effects of temperature on individual growth rate and body size of a freshwater amphipod, 76, 10.</w:t>
      </w:r>
    </w:p>
    <w:p w14:paraId="04227C0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a). On confusing cause and effect in the oxygen limitation of fish. </w:t>
      </w:r>
      <w:r w:rsidRPr="000B45B9">
        <w:rPr>
          <w:rFonts w:ascii="Times New Roman" w:cs="Times New Roman"/>
          <w:i/>
          <w:iCs/>
          <w:lang w:val="en-GB"/>
        </w:rPr>
        <w:t>Global Change Biology</w:t>
      </w:r>
      <w:r w:rsidRPr="000B45B9">
        <w:rPr>
          <w:rFonts w:ascii="Times New Roman" w:cs="Times New Roman"/>
          <w:lang w:val="en-GB"/>
        </w:rPr>
        <w:t>, 24, e743–e744.</w:t>
      </w:r>
    </w:p>
    <w:p w14:paraId="39FD3F1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b). Sound physiological knowledge and principles in modeling shrinking of fishes under climate change. </w:t>
      </w:r>
      <w:r w:rsidRPr="000B45B9">
        <w:rPr>
          <w:rFonts w:ascii="Times New Roman" w:cs="Times New Roman"/>
          <w:i/>
          <w:iCs/>
          <w:lang w:val="en-GB"/>
        </w:rPr>
        <w:t>Global Change Biology</w:t>
      </w:r>
      <w:r w:rsidRPr="000B45B9">
        <w:rPr>
          <w:rFonts w:ascii="Times New Roman" w:cs="Times New Roman"/>
          <w:lang w:val="en-GB"/>
        </w:rPr>
        <w:t>, 24, e15–e26.</w:t>
      </w:r>
    </w:p>
    <w:p w14:paraId="436AE6D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ersson, L. &amp; De Roos, A.M. (2013). Symmetry breaking in ecological systems through different energy efficiencies of juveniles and adults. </w:t>
      </w:r>
      <w:r w:rsidRPr="000B45B9">
        <w:rPr>
          <w:rFonts w:ascii="Times New Roman" w:cs="Times New Roman"/>
          <w:i/>
          <w:iCs/>
          <w:lang w:val="en-GB"/>
        </w:rPr>
        <w:t>Ecology</w:t>
      </w:r>
      <w:r w:rsidRPr="000B45B9">
        <w:rPr>
          <w:rFonts w:ascii="Times New Roman" w:cs="Times New Roman"/>
          <w:lang w:val="en-GB"/>
        </w:rPr>
        <w:t>, 94, 1487–1498.</w:t>
      </w:r>
    </w:p>
    <w:p w14:paraId="7726C5D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03). JAGS: A program for analysis of Bayesian graphical models using Gibbs sampling. </w:t>
      </w:r>
      <w:r w:rsidRPr="000B45B9">
        <w:rPr>
          <w:rFonts w:ascii="Times New Roman" w:cs="Times New Roman"/>
          <w:i/>
          <w:iCs/>
          <w:lang w:val="en-GB"/>
        </w:rPr>
        <w:t>Working Papers</w:t>
      </w:r>
      <w:r w:rsidRPr="000B45B9">
        <w:rPr>
          <w:rFonts w:ascii="Times New Roman" w:cs="Times New Roman"/>
          <w:lang w:val="en-GB"/>
        </w:rPr>
        <w:t>, 8.</w:t>
      </w:r>
    </w:p>
    <w:p w14:paraId="258157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19). </w:t>
      </w:r>
      <w:r w:rsidRPr="000B45B9">
        <w:rPr>
          <w:rFonts w:ascii="Times New Roman" w:cs="Times New Roman"/>
          <w:i/>
          <w:iCs/>
          <w:lang w:val="en-GB"/>
        </w:rPr>
        <w:t>rjags</w:t>
      </w:r>
      <w:r w:rsidRPr="000B45B9">
        <w:rPr>
          <w:rFonts w:ascii="Times New Roman" w:cs="Times New Roman"/>
          <w:lang w:val="en-GB"/>
        </w:rPr>
        <w:t>.</w:t>
      </w:r>
    </w:p>
    <w:p w14:paraId="6DF9188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örtner, H.O. &amp; Knust, R. (2007). Climate change affects marine fishes through the oxygen limitation of thermal tolerance. </w:t>
      </w:r>
      <w:r w:rsidRPr="000B45B9">
        <w:rPr>
          <w:rFonts w:ascii="Times New Roman" w:cs="Times New Roman"/>
          <w:i/>
          <w:iCs/>
          <w:lang w:val="en-GB"/>
        </w:rPr>
        <w:t>Science</w:t>
      </w:r>
      <w:r w:rsidRPr="000B45B9">
        <w:rPr>
          <w:rFonts w:ascii="Times New Roman" w:cs="Times New Roman"/>
          <w:lang w:val="en-GB"/>
        </w:rPr>
        <w:t>, 315, 95–97.</w:t>
      </w:r>
    </w:p>
    <w:p w14:paraId="082FF1E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Pütter, A. (1920). Studien über physiologische Ähnlichkeit VI. Wachstumsähnlichkeiten. </w:t>
      </w:r>
      <w:r w:rsidRPr="000B45B9">
        <w:rPr>
          <w:rFonts w:ascii="Times New Roman" w:cs="Times New Roman"/>
          <w:i/>
          <w:iCs/>
          <w:lang w:val="en-GB"/>
        </w:rPr>
        <w:t>Pflügers Arch.</w:t>
      </w:r>
      <w:r w:rsidRPr="000B45B9">
        <w:rPr>
          <w:rFonts w:ascii="Times New Roman" w:cs="Times New Roman"/>
          <w:lang w:val="en-GB"/>
        </w:rPr>
        <w:t>, 180, 298–340.</w:t>
      </w:r>
    </w:p>
    <w:p w14:paraId="3260F22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 Core Team. (2018). </w:t>
      </w:r>
      <w:r w:rsidRPr="000B45B9">
        <w:rPr>
          <w:rFonts w:ascii="Times New Roman" w:cs="Times New Roman"/>
          <w:i/>
          <w:iCs/>
          <w:lang w:val="en-GB"/>
        </w:rPr>
        <w:t>R: A Language and Environment for Statistical Computing. R Foundation for Statistical Computing</w:t>
      </w:r>
      <w:r w:rsidRPr="000B45B9">
        <w:rPr>
          <w:rFonts w:ascii="Times New Roman" w:cs="Times New Roman"/>
          <w:lang w:val="en-GB"/>
        </w:rPr>
        <w:t>. Vienna, Austria.</w:t>
      </w:r>
    </w:p>
    <w:p w14:paraId="4C35BE7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Brose, U., Hartvig, M., Kalinkat, G., Schwarzmuller, F., Vucic-Pestic, O., </w:t>
      </w:r>
      <w:r w:rsidRPr="000B45B9">
        <w:rPr>
          <w:rFonts w:ascii="Times New Roman" w:cs="Times New Roman"/>
          <w:i/>
          <w:iCs/>
          <w:lang w:val="en-GB"/>
        </w:rPr>
        <w:t>et al.</w:t>
      </w:r>
      <w:r w:rsidRPr="000B45B9">
        <w:rPr>
          <w:rFonts w:ascii="Times New Roman" w:cs="Times New Roman"/>
          <w:lang w:val="en-GB"/>
        </w:rPr>
        <w:t xml:space="preserve"> (2012). Universal temperature and body-mass scaling of feeding rates. </w:t>
      </w:r>
      <w:r w:rsidRPr="000B45B9">
        <w:rPr>
          <w:rFonts w:ascii="Times New Roman" w:cs="Times New Roman"/>
          <w:i/>
          <w:iCs/>
          <w:lang w:val="en-GB"/>
        </w:rPr>
        <w:t>Philosophical Transactions of the Royal Society of London, Series B: Biological Sciences</w:t>
      </w:r>
      <w:r w:rsidRPr="000B45B9">
        <w:rPr>
          <w:rFonts w:ascii="Times New Roman" w:cs="Times New Roman"/>
          <w:lang w:val="en-GB"/>
        </w:rPr>
        <w:t>, 367, 2923–2934.</w:t>
      </w:r>
    </w:p>
    <w:p w14:paraId="44D7E8D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Vucic-Pestic, O., Ehnes, R.B., Emmerson, M. &amp; Brose, U. (2010). Temperature, predator-prey interaction strength and population stability. </w:t>
      </w:r>
      <w:r w:rsidRPr="000B45B9">
        <w:rPr>
          <w:rFonts w:ascii="Times New Roman" w:cs="Times New Roman"/>
          <w:i/>
          <w:iCs/>
          <w:lang w:val="en-GB"/>
        </w:rPr>
        <w:t>Global Change Biology</w:t>
      </w:r>
      <w:r w:rsidRPr="000B45B9">
        <w:rPr>
          <w:rFonts w:ascii="Times New Roman" w:cs="Times New Roman"/>
          <w:lang w:val="en-GB"/>
        </w:rPr>
        <w:t>, 16, 2145–2157.</w:t>
      </w:r>
    </w:p>
    <w:p w14:paraId="2A0B65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Rijn, I., Buba, Y., DeLong, J., Kiflawi, M. &amp; Belmaker, J. (2017). Large but uneven reduction in fish size across species in relation to changing sea temperatures. </w:t>
      </w:r>
      <w:r w:rsidRPr="000B45B9">
        <w:rPr>
          <w:rFonts w:ascii="Times New Roman" w:cs="Times New Roman"/>
          <w:i/>
          <w:iCs/>
          <w:lang w:val="en-GB"/>
        </w:rPr>
        <w:t>Global Change Biology</w:t>
      </w:r>
      <w:r w:rsidRPr="000B45B9">
        <w:rPr>
          <w:rFonts w:ascii="Times New Roman" w:cs="Times New Roman"/>
          <w:lang w:val="en-GB"/>
        </w:rPr>
        <w:t>, 23, 3667–3674.</w:t>
      </w:r>
    </w:p>
    <w:p w14:paraId="124B70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ohatgi, A. (2012). </w:t>
      </w:r>
      <w:r w:rsidRPr="000B45B9">
        <w:rPr>
          <w:rFonts w:ascii="Times New Roman" w:cs="Times New Roman"/>
          <w:i/>
          <w:iCs/>
          <w:lang w:val="en-GB"/>
        </w:rPr>
        <w:t>WebPlotDigitalizer: HTML5 based online tool to extract numerical data from plot images. Version 4.1. [WWW document] URL https://automeris.io/WebPlotDigitizer (accessed on January 2019).</w:t>
      </w:r>
    </w:p>
    <w:p w14:paraId="7316CC3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 Roos, A.M. &amp; Persson, L. (2001). Physiologically structured models – from versatile technique to ecological theory. </w:t>
      </w:r>
      <w:r w:rsidRPr="000B45B9">
        <w:rPr>
          <w:rFonts w:ascii="Times New Roman" w:cs="Times New Roman"/>
          <w:i/>
          <w:iCs/>
          <w:lang w:val="en-GB"/>
        </w:rPr>
        <w:t>Oikos</w:t>
      </w:r>
      <w:r w:rsidRPr="000B45B9">
        <w:rPr>
          <w:rFonts w:ascii="Times New Roman" w:cs="Times New Roman"/>
          <w:lang w:val="en-GB"/>
        </w:rPr>
        <w:t>, 94, 51–71.</w:t>
      </w:r>
    </w:p>
    <w:p w14:paraId="4CA5088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avage, V.M., Gillooly, J.F., Brown, J.H., West, G.B. &amp; Charnov, E.L. (2004). Effects of body size and temperature on population growth. </w:t>
      </w:r>
      <w:r w:rsidRPr="000B45B9">
        <w:rPr>
          <w:rFonts w:ascii="Times New Roman" w:cs="Times New Roman"/>
          <w:i/>
          <w:iCs/>
          <w:lang w:val="en-GB"/>
        </w:rPr>
        <w:t>The American Naturalist</w:t>
      </w:r>
      <w:r w:rsidRPr="000B45B9">
        <w:rPr>
          <w:rFonts w:ascii="Times New Roman" w:cs="Times New Roman"/>
          <w:lang w:val="en-GB"/>
        </w:rPr>
        <w:t>, 163, 429–441.</w:t>
      </w:r>
    </w:p>
    <w:p w14:paraId="72445B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choolfield, R.M., Sharpe, P.J.H. &amp; Magnuson, C.E. (1981). Non-linear regression of biological temperature-dependent rate models based on absolute reaction-rate theory. </w:t>
      </w:r>
      <w:r w:rsidRPr="000B45B9">
        <w:rPr>
          <w:rFonts w:ascii="Times New Roman" w:cs="Times New Roman"/>
          <w:i/>
          <w:iCs/>
          <w:lang w:val="en-GB"/>
        </w:rPr>
        <w:t>Journal of Theoretical Biology</w:t>
      </w:r>
      <w:r w:rsidRPr="000B45B9">
        <w:rPr>
          <w:rFonts w:ascii="Times New Roman" w:cs="Times New Roman"/>
          <w:lang w:val="en-GB"/>
        </w:rPr>
        <w:t>, 88, 719–731.</w:t>
      </w:r>
    </w:p>
    <w:p w14:paraId="438211D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ibly, R.M., Baker, J., Grady, J.M., Luna, S.M., Kodric-Brown, A., Venditti, C., </w:t>
      </w:r>
      <w:r w:rsidRPr="000B45B9">
        <w:rPr>
          <w:rFonts w:ascii="Times New Roman" w:cs="Times New Roman"/>
          <w:i/>
          <w:iCs/>
          <w:lang w:val="en-GB"/>
        </w:rPr>
        <w:t>et al.</w:t>
      </w:r>
      <w:r w:rsidRPr="000B45B9">
        <w:rPr>
          <w:rFonts w:ascii="Times New Roman" w:cs="Times New Roman"/>
          <w:lang w:val="en-GB"/>
        </w:rPr>
        <w:t xml:space="preserve"> (2015). Fundamental insights into ontogenetic growth from theory and fish. </w:t>
      </w:r>
      <w:r w:rsidRPr="000B45B9">
        <w:rPr>
          <w:rFonts w:ascii="Times New Roman" w:cs="Times New Roman"/>
          <w:i/>
          <w:iCs/>
          <w:lang w:val="en-GB"/>
        </w:rPr>
        <w:t>Proceedings of the National Academy of Sciences, USA</w:t>
      </w:r>
      <w:r w:rsidRPr="000B45B9">
        <w:rPr>
          <w:rFonts w:ascii="Times New Roman" w:cs="Times New Roman"/>
          <w:lang w:val="en-GB"/>
        </w:rPr>
        <w:t>, 112, 13934–13939.</w:t>
      </w:r>
    </w:p>
    <w:p w14:paraId="6FF2A3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teinarsson, A. &amp; Imsland, A.K. (2003). Size dependent variation in optimum growth temperature of red abalone (Haliotis rufescens). </w:t>
      </w:r>
      <w:r w:rsidRPr="000B45B9">
        <w:rPr>
          <w:rFonts w:ascii="Times New Roman" w:cs="Times New Roman"/>
          <w:i/>
          <w:iCs/>
          <w:lang w:val="en-GB"/>
        </w:rPr>
        <w:t>Aquaculture</w:t>
      </w:r>
      <w:r w:rsidRPr="000B45B9">
        <w:rPr>
          <w:rFonts w:ascii="Times New Roman" w:cs="Times New Roman"/>
          <w:lang w:val="en-GB"/>
        </w:rPr>
        <w:t>, 224, 353–362.</w:t>
      </w:r>
    </w:p>
    <w:p w14:paraId="4A7328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Thresher, R.E., Koslow, J.A., Morison, A.K. &amp; Smith, D.C. (2007). Depth-mediated reversal of the effects of climate change on long-term growth rates of exploited marine fish. </w:t>
      </w:r>
      <w:r w:rsidRPr="000B45B9">
        <w:rPr>
          <w:rFonts w:ascii="Times New Roman" w:cs="Times New Roman"/>
          <w:i/>
          <w:iCs/>
          <w:lang w:val="en-GB"/>
        </w:rPr>
        <w:t>Proceedings of the National Academy of Sciences, USA</w:t>
      </w:r>
      <w:r w:rsidRPr="000B45B9">
        <w:rPr>
          <w:rFonts w:ascii="Times New Roman" w:cs="Times New Roman"/>
          <w:lang w:val="en-GB"/>
        </w:rPr>
        <w:t>, 104, 7461–7465.</w:t>
      </w:r>
    </w:p>
    <w:p w14:paraId="3ED4EE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iterwaal, S.F. &amp; DeLong, J.P. (2020). Functional responses are maximized at intermediate temperatures. </w:t>
      </w:r>
      <w:r w:rsidRPr="000B45B9">
        <w:rPr>
          <w:rFonts w:ascii="Times New Roman" w:cs="Times New Roman"/>
          <w:i/>
          <w:iCs/>
          <w:lang w:val="en-GB"/>
        </w:rPr>
        <w:t>Ecology</w:t>
      </w:r>
      <w:r w:rsidRPr="000B45B9">
        <w:rPr>
          <w:rFonts w:ascii="Times New Roman" w:cs="Times New Roman"/>
          <w:lang w:val="en-GB"/>
        </w:rPr>
        <w:t>, n/a.</w:t>
      </w:r>
    </w:p>
    <w:p w14:paraId="09BBE12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rsin, E. (1967). A Mathematical Model of Some Aspects of Fish Growth, Respiration, and Mortality. </w:t>
      </w:r>
      <w:r w:rsidRPr="000B45B9">
        <w:rPr>
          <w:rFonts w:ascii="Times New Roman" w:cs="Times New Roman"/>
          <w:i/>
          <w:iCs/>
          <w:lang w:val="en-GB"/>
        </w:rPr>
        <w:t>Journal of the Fisheries Research Board of Canada</w:t>
      </w:r>
      <w:r w:rsidRPr="000B45B9">
        <w:rPr>
          <w:rFonts w:ascii="Times New Roman" w:cs="Times New Roman"/>
          <w:lang w:val="en-GB"/>
        </w:rPr>
        <w:t>, 24, 2355–2453.</w:t>
      </w:r>
    </w:p>
    <w:p w14:paraId="07B862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sseur, D.A. &amp; McCann, K.S. (2005). A mechanistic approach for modelling temperature-dependent consumer-resource dynamics. </w:t>
      </w:r>
      <w:r w:rsidRPr="000B45B9">
        <w:rPr>
          <w:rFonts w:ascii="Times New Roman" w:cs="Times New Roman"/>
          <w:i/>
          <w:iCs/>
          <w:lang w:val="en-GB"/>
        </w:rPr>
        <w:t>The American Naturalist</w:t>
      </w:r>
      <w:r w:rsidRPr="000B45B9">
        <w:rPr>
          <w:rFonts w:ascii="Times New Roman" w:cs="Times New Roman"/>
          <w:lang w:val="en-GB"/>
        </w:rPr>
        <w:t>, 166, 184–198.</w:t>
      </w:r>
    </w:p>
    <w:p w14:paraId="479501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ehtari, A., Gelman, A. &amp; Gabry, J. (2017). Practical Bayesian model evaluation using leave-one-out cross-validation and WAIC. </w:t>
      </w:r>
      <w:r w:rsidRPr="000B45B9">
        <w:rPr>
          <w:rFonts w:ascii="Times New Roman" w:cs="Times New Roman"/>
          <w:i/>
          <w:iCs/>
          <w:lang w:val="en-GB"/>
        </w:rPr>
        <w:t>Stat Comput</w:t>
      </w:r>
      <w:r w:rsidRPr="000B45B9">
        <w:rPr>
          <w:rFonts w:ascii="Times New Roman" w:cs="Times New Roman"/>
          <w:lang w:val="en-GB"/>
        </w:rPr>
        <w:t>, 27, 1413–1432.</w:t>
      </w:r>
    </w:p>
    <w:p w14:paraId="3A6E3BF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atanabe, S. (2013). A Widely Applicable Bayesian Information Criterion. </w:t>
      </w:r>
      <w:r w:rsidRPr="000B45B9">
        <w:rPr>
          <w:rFonts w:ascii="Times New Roman" w:cs="Times New Roman"/>
          <w:i/>
          <w:iCs/>
          <w:lang w:val="en-GB"/>
        </w:rPr>
        <w:t>Journal of Machine Learning Research</w:t>
      </w:r>
      <w:r w:rsidRPr="000B45B9">
        <w:rPr>
          <w:rFonts w:ascii="Times New Roman" w:cs="Times New Roman"/>
          <w:lang w:val="en-GB"/>
        </w:rPr>
        <w:t>, 14, 867–897.</w:t>
      </w:r>
    </w:p>
    <w:p w14:paraId="31FF3EB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rner, E.E. &amp; Hall, D.J. (1988). Ontogenetic Habitat Shifts in Bluegill: The Foraging Rate-Predation Risk Trade-off. </w:t>
      </w:r>
      <w:r w:rsidRPr="000B45B9">
        <w:rPr>
          <w:rFonts w:ascii="Times New Roman" w:cs="Times New Roman"/>
          <w:i/>
          <w:iCs/>
          <w:lang w:val="en-GB"/>
        </w:rPr>
        <w:t>Ecology</w:t>
      </w:r>
      <w:r w:rsidRPr="000B45B9">
        <w:rPr>
          <w:rFonts w:ascii="Times New Roman" w:cs="Times New Roman"/>
          <w:lang w:val="en-GB"/>
        </w:rPr>
        <w:t>, 69, 1352–1366.</w:t>
      </w:r>
    </w:p>
    <w:p w14:paraId="281586A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st, G.B., Brown, J.H. &amp; Enquist, B.J. (2001). A general model for ontogenetic growth. </w:t>
      </w:r>
      <w:r w:rsidRPr="000B45B9">
        <w:rPr>
          <w:rFonts w:ascii="Times New Roman" w:cs="Times New Roman"/>
          <w:i/>
          <w:iCs/>
          <w:lang w:val="en-GB"/>
        </w:rPr>
        <w:t>Nature</w:t>
      </w:r>
      <w:r w:rsidRPr="000B45B9">
        <w:rPr>
          <w:rFonts w:ascii="Times New Roman" w:cs="Times New Roman"/>
          <w:lang w:val="en-GB"/>
        </w:rPr>
        <w:t>, 413, 628–631.</w:t>
      </w:r>
    </w:p>
    <w:p w14:paraId="5CDAEFB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ickham, H. (2017). </w:t>
      </w:r>
      <w:r w:rsidRPr="000B45B9">
        <w:rPr>
          <w:rFonts w:ascii="Times New Roman" w:cs="Times New Roman"/>
          <w:i/>
          <w:iCs/>
          <w:lang w:val="en-GB"/>
        </w:rPr>
        <w:t>tidyverse: Easily Install and Load the “Tidyverse.”</w:t>
      </w:r>
    </w:p>
    <w:p w14:paraId="562BD4F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0B45B9">
        <w:rPr>
          <w:rFonts w:ascii="Times New Roman" w:cs="Times New Roman"/>
          <w:i/>
          <w:iCs/>
          <w:lang w:val="en-GB"/>
        </w:rPr>
        <w:t>Physiological Zoology</w:t>
      </w:r>
      <w:r w:rsidRPr="000B45B9">
        <w:rPr>
          <w:rFonts w:ascii="Times New Roman" w:cs="Times New Roman"/>
          <w:lang w:val="en-GB"/>
        </w:rPr>
        <w:t>, 63, 1181–1195.</w:t>
      </w:r>
    </w:p>
    <w:p w14:paraId="4C5C30BA" w14:textId="7D2CA40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457D7E" w:rsidRPr="00972C7F" w:rsidRDefault="00457D7E"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57D7E" w:rsidRPr="00972C7F" w:rsidRDefault="00457D7E"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57D7E" w:rsidRPr="00972C7F" w:rsidRDefault="00457D7E">
      <w:pPr>
        <w:pStyle w:val="CommentText"/>
        <w:rPr>
          <w:lang w:val="en-GB"/>
        </w:rPr>
      </w:pPr>
    </w:p>
  </w:comment>
  <w:comment w:id="1" w:author="Max Lindmark" w:date="2020-01-22T13:17:00Z" w:initials="ML">
    <w:p w14:paraId="4F0CEFE9" w14:textId="77777777" w:rsidR="00457D7E" w:rsidRPr="00972C7F" w:rsidRDefault="00457D7E">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457D7E" w:rsidRPr="00972C7F" w:rsidRDefault="00457D7E">
      <w:pPr>
        <w:pStyle w:val="CommentText"/>
        <w:rPr>
          <w:rStyle w:val="CommentReference"/>
          <w:lang w:val="en-GB"/>
        </w:rPr>
      </w:pPr>
    </w:p>
    <w:p w14:paraId="2EB02CDA" w14:textId="77777777" w:rsidR="00457D7E" w:rsidRPr="00457D7E" w:rsidRDefault="00457D7E">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457D7E" w:rsidRPr="00457D7E" w:rsidRDefault="00457D7E">
      <w:pPr>
        <w:pStyle w:val="CommentText"/>
        <w:rPr>
          <w:rStyle w:val="CommentReference"/>
          <w:lang w:val="en-GB"/>
        </w:rPr>
      </w:pPr>
    </w:p>
    <w:p w14:paraId="13B9FBCF" w14:textId="286CE2E6" w:rsidR="00457D7E" w:rsidRPr="00457D7E" w:rsidRDefault="00457D7E">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457D7E" w:rsidRPr="002D70E2" w:rsidRDefault="00457D7E">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26" w:author="Anna Gårdmark" w:date="2020-02-03T16:01:00Z" w:initials="AG">
    <w:p w14:paraId="5D824DFE" w14:textId="7352E861" w:rsidR="00457D7E" w:rsidRPr="000772A5" w:rsidRDefault="00457D7E">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27" w:author="Max Lindmark" w:date="2020-02-06T09:23:00Z" w:initials="ML">
    <w:p w14:paraId="77A4263A" w14:textId="77777777" w:rsidR="00457D7E" w:rsidRPr="00457D7E" w:rsidRDefault="00457D7E">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457D7E" w:rsidRPr="00457D7E" w:rsidRDefault="00457D7E">
      <w:pPr>
        <w:pStyle w:val="CommentText"/>
        <w:rPr>
          <w:lang w:val="en-GB"/>
        </w:rPr>
      </w:pPr>
    </w:p>
    <w:p w14:paraId="7510E99E" w14:textId="741F21DF" w:rsidR="00457D7E" w:rsidRPr="00457D7E" w:rsidRDefault="00457D7E">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32" w:author="Jan Ohlberger" w:date="2020-02-06T12:22:00Z" w:initials="Ca">
    <w:p w14:paraId="476EF5DD" w14:textId="77777777" w:rsidR="00457D7E" w:rsidRDefault="00457D7E">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457D7E" w:rsidRDefault="00457D7E">
      <w:pPr>
        <w:pStyle w:val="CommentText"/>
        <w:rPr>
          <w:lang w:val="en-GB"/>
        </w:rPr>
      </w:pPr>
    </w:p>
    <w:p w14:paraId="4FF20B94" w14:textId="77777777" w:rsidR="00457D7E" w:rsidRDefault="00457D7E">
      <w:pPr>
        <w:pStyle w:val="CommentText"/>
        <w:rPr>
          <w:lang w:val="en-GB"/>
        </w:rPr>
      </w:pPr>
      <w:r>
        <w:rPr>
          <w:lang w:val="en-GB"/>
        </w:rPr>
        <w:t>However, I think ‘article’ is not better than ‘study’</w:t>
      </w:r>
    </w:p>
    <w:p w14:paraId="55818072" w14:textId="77777777" w:rsidR="00457D7E" w:rsidRDefault="00457D7E">
      <w:pPr>
        <w:pStyle w:val="CommentText"/>
        <w:rPr>
          <w:lang w:val="en-GB"/>
        </w:rPr>
      </w:pPr>
    </w:p>
    <w:p w14:paraId="0A143688" w14:textId="1DAA5ECD" w:rsidR="00457D7E" w:rsidRPr="00457D7E" w:rsidRDefault="00457D7E">
      <w:pPr>
        <w:pStyle w:val="CommentText"/>
        <w:rPr>
          <w:lang w:val="en-GB"/>
        </w:rPr>
      </w:pPr>
      <w:r>
        <w:rPr>
          <w:lang w:val="en-GB"/>
        </w:rPr>
        <w:t xml:space="preserve">We could simply make that point about the different ‘trials’ in their experiments in the appendix somewhere.  </w:t>
      </w:r>
    </w:p>
  </w:comment>
  <w:comment w:id="28" w:author="Max Lindmark" w:date="2020-01-08T08:51:00Z" w:initials="ML">
    <w:p w14:paraId="36B91E73" w14:textId="77777777" w:rsidR="00457D7E" w:rsidRPr="002D70E2" w:rsidRDefault="00457D7E">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457D7E" w:rsidRPr="002D70E2" w:rsidRDefault="00457D7E">
      <w:pPr>
        <w:pStyle w:val="CommentText"/>
        <w:rPr>
          <w:lang w:val="en-GB"/>
        </w:rPr>
      </w:pPr>
    </w:p>
    <w:p w14:paraId="59FD3B5A" w14:textId="719080D0" w:rsidR="00457D7E" w:rsidRPr="00457D7E" w:rsidRDefault="00457D7E">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29" w:author="Anna Gårdmark" w:date="2020-02-03T17:38:00Z" w:initials="AG">
    <w:p w14:paraId="168D59B9" w14:textId="14ADA0BC" w:rsidR="00457D7E" w:rsidRPr="00296320" w:rsidRDefault="00457D7E">
      <w:pPr>
        <w:pStyle w:val="CommentText"/>
        <w:rPr>
          <w:lang w:val="en-GB"/>
        </w:rPr>
      </w:pPr>
      <w:r>
        <w:rPr>
          <w:rStyle w:val="CommentReference"/>
        </w:rPr>
        <w:annotationRef/>
      </w:r>
      <w:r w:rsidRPr="00296320">
        <w:rPr>
          <w:lang w:val="en-GB"/>
        </w:rPr>
        <w:t xml:space="preserve">for consistency I guess. Also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it I guess.</w:t>
      </w:r>
    </w:p>
  </w:comment>
  <w:comment w:id="30" w:author="Max Lindmark" w:date="2020-02-06T09:31:00Z" w:initials="ML">
    <w:p w14:paraId="474051D2" w14:textId="6DDCCA1E" w:rsidR="00457D7E" w:rsidRPr="00457D7E" w:rsidRDefault="00457D7E">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31" w:author="Max Lindmark" w:date="2020-02-06T09:31:00Z" w:initials="ML">
    <w:p w14:paraId="7701872C" w14:textId="01180D97" w:rsidR="00457D7E" w:rsidRPr="00457D7E" w:rsidRDefault="00457D7E">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457D7E" w:rsidRPr="00457D7E" w:rsidRDefault="00457D7E">
      <w:pPr>
        <w:pStyle w:val="CommentText"/>
        <w:rPr>
          <w:lang w:val="en-GB"/>
        </w:rPr>
      </w:pPr>
    </w:p>
    <w:p w14:paraId="2B7B6DCB" w14:textId="12C67162" w:rsidR="00457D7E" w:rsidRPr="00457D7E" w:rsidRDefault="00457D7E">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457D7E" w:rsidRPr="00457D7E" w:rsidRDefault="00457D7E">
      <w:pPr>
        <w:pStyle w:val="CommentText"/>
        <w:rPr>
          <w:lang w:val="en-GB"/>
        </w:rPr>
      </w:pPr>
    </w:p>
    <w:p w14:paraId="2AE7B15C" w14:textId="77777777" w:rsidR="00457D7E" w:rsidRPr="00457D7E" w:rsidRDefault="00457D7E">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457D7E" w:rsidRPr="00457D7E" w:rsidRDefault="00457D7E">
      <w:pPr>
        <w:pStyle w:val="CommentText"/>
        <w:rPr>
          <w:lang w:val="en-GB"/>
        </w:rPr>
      </w:pPr>
    </w:p>
    <w:p w14:paraId="4A42D736" w14:textId="39477FC0" w:rsidR="00457D7E" w:rsidRPr="00457D7E" w:rsidRDefault="00457D7E">
      <w:pPr>
        <w:pStyle w:val="CommentText"/>
        <w:rPr>
          <w:lang w:val="en-GB"/>
        </w:rPr>
      </w:pPr>
      <w:r w:rsidRPr="00457D7E">
        <w:rPr>
          <w:lang w:val="en-GB"/>
        </w:rPr>
        <w:t>I changed “study” to “article” for now, but also partly because I’d rather not rerun any models now…</w:t>
      </w:r>
    </w:p>
  </w:comment>
  <w:comment w:id="33" w:author="Max Lindmark" w:date="2020-02-06T09:39:00Z" w:initials="ML">
    <w:p w14:paraId="3C3B4C62" w14:textId="015442C8" w:rsidR="00457D7E" w:rsidRPr="00457D7E" w:rsidRDefault="00457D7E">
      <w:pPr>
        <w:pStyle w:val="CommentText"/>
        <w:rPr>
          <w:lang w:val="en-GB"/>
        </w:rPr>
      </w:pPr>
      <w:r>
        <w:rPr>
          <w:rStyle w:val="CommentReference"/>
        </w:rPr>
        <w:annotationRef/>
      </w:r>
      <w:r w:rsidRPr="00457D7E">
        <w:rPr>
          <w:lang w:val="en-GB"/>
        </w:rPr>
        <w:t>I opted for the non-hyphened version of writing this…</w:t>
      </w:r>
    </w:p>
  </w:comment>
  <w:comment w:id="34" w:author="Jan Ohlberger" w:date="2020-01-21T10:50:00Z" w:initials="Ca">
    <w:p w14:paraId="42F3CCE8" w14:textId="77777777" w:rsidR="00457D7E" w:rsidRPr="002D70E2" w:rsidRDefault="00457D7E" w:rsidP="000D3D07">
      <w:pPr>
        <w:pStyle w:val="CommentText"/>
        <w:rPr>
          <w:lang w:val="en-GB"/>
        </w:rPr>
      </w:pPr>
      <w:r>
        <w:rPr>
          <w:rStyle w:val="CommentReference"/>
        </w:rPr>
        <w:annotationRef/>
      </w:r>
      <w:r w:rsidRPr="002D70E2">
        <w:rPr>
          <w:lang w:val="en-GB"/>
        </w:rPr>
        <w:t>Would be nice to have one recent date…)</w:t>
      </w:r>
    </w:p>
  </w:comment>
  <w:comment w:id="35" w:author="Max Lindmark" w:date="2020-01-28T10:55:00Z" w:initials="ML">
    <w:p w14:paraId="1E08BA1F" w14:textId="77777777" w:rsidR="00457D7E" w:rsidRPr="00457D7E" w:rsidRDefault="00457D7E"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36" w:author="Max Lindmark" w:date="2020-02-06T09:41:00Z" w:initials="ML">
    <w:p w14:paraId="410881C0" w14:textId="6C73C0D7" w:rsidR="00457D7E" w:rsidRPr="00457D7E" w:rsidRDefault="00457D7E">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37" w:author="Max Lindmark" w:date="2020-02-06T09:42:00Z" w:initials="ML">
    <w:p w14:paraId="77A842BC" w14:textId="5C66CD10" w:rsidR="00457D7E" w:rsidRPr="00457D7E" w:rsidRDefault="00457D7E">
      <w:pPr>
        <w:pStyle w:val="CommentText"/>
        <w:rPr>
          <w:lang w:val="en-GB"/>
        </w:rPr>
      </w:pPr>
      <w:r>
        <w:rPr>
          <w:rStyle w:val="CommentReference"/>
        </w:rPr>
        <w:annotationRef/>
      </w:r>
      <w:r w:rsidRPr="00457D7E">
        <w:rPr>
          <w:lang w:val="en-GB"/>
        </w:rPr>
        <w:t>Appendix!</w:t>
      </w:r>
    </w:p>
  </w:comment>
  <w:comment w:id="38" w:author="Max Lindmark" w:date="2020-02-06T10:15:00Z" w:initials="ML">
    <w:p w14:paraId="0CCA28B0" w14:textId="3C4CF45C" w:rsidR="00457D7E" w:rsidRPr="00457D7E" w:rsidRDefault="00457D7E">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39" w:author="Anna Gårdmark" w:date="2020-02-03T17:35:00Z" w:initials="AG">
    <w:p w14:paraId="498F42AA" w14:textId="77777777" w:rsidR="00F31E5D" w:rsidRPr="00404F83" w:rsidRDefault="00F31E5D">
      <w:pPr>
        <w:pStyle w:val="CommentText"/>
        <w:rPr>
          <w:lang w:val="en-GB"/>
        </w:rPr>
      </w:pPr>
      <w:r>
        <w:rPr>
          <w:rStyle w:val="CommentReference"/>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w:t>
      </w:r>
      <w:proofErr w:type="spellStart"/>
      <w:r>
        <w:rPr>
          <w:rFonts w:eastAsiaTheme="minorEastAsia"/>
          <w:bCs/>
          <w:iCs/>
          <w:lang w:val="en-GB"/>
        </w:rPr>
        <w:t>eqs</w:t>
      </w:r>
      <w:proofErr w:type="spellEnd"/>
      <w:r>
        <w:rPr>
          <w:rFonts w:eastAsiaTheme="minorEastAsia"/>
          <w:bCs/>
          <w:iCs/>
          <w:lang w:val="en-GB"/>
        </w:rPr>
        <w:t xml:space="preserve"> 4-5 as degrees Kelvin, so need to reiterate the temperature unit here. Better to give the unit of the Arrhenius temp.</w:t>
      </w:r>
    </w:p>
  </w:comment>
  <w:comment w:id="41" w:author="Max Lindmark" w:date="2020-02-06T10:13:00Z" w:initials="ML">
    <w:p w14:paraId="17FD44FC" w14:textId="77777777" w:rsidR="00F31E5D" w:rsidRPr="00457D7E" w:rsidRDefault="00F31E5D">
      <w:pPr>
        <w:pStyle w:val="CommentText"/>
        <w:rPr>
          <w:lang w:val="en-GB"/>
        </w:rPr>
      </w:pPr>
      <w:r>
        <w:rPr>
          <w:rStyle w:val="CommentReference"/>
        </w:rPr>
        <w:annotationRef/>
      </w:r>
      <w:r w:rsidRPr="00457D7E">
        <w:rPr>
          <w:rStyle w:val="CommentReference"/>
          <w:lang w:val="en-GB"/>
        </w:rPr>
        <w:t>Isn’t it just the inverse of a temperature multiplied with a constant? So, why is the unit eV and not K? Activation energy is in unit eV</w:t>
      </w:r>
    </w:p>
  </w:comment>
  <w:comment w:id="42" w:author="Jan Ohlberger" w:date="2020-02-06T12:33:00Z" w:initials="Ca">
    <w:p w14:paraId="6A4C2720" w14:textId="77777777" w:rsidR="00F31E5D" w:rsidRPr="00457D7E" w:rsidRDefault="00F31E5D">
      <w:pPr>
        <w:pStyle w:val="CommentText"/>
        <w:rPr>
          <w:lang w:val="en-GB"/>
        </w:rPr>
      </w:pPr>
      <w:r>
        <w:rPr>
          <w:rStyle w:val="CommentReference"/>
        </w:rPr>
        <w:annotationRef/>
      </w:r>
      <w:r w:rsidRPr="00457D7E">
        <w:rPr>
          <w:lang w:val="en-GB"/>
        </w:rPr>
        <w:t>Hadn’t thought about it but agree that Arrhenius temperature should be in unit eV</w:t>
      </w:r>
      <w:r w:rsidRPr="00457D7E">
        <w:rPr>
          <w:rFonts w:cs="Times New Roman (Body CS)"/>
          <w:vertAlign w:val="superscript"/>
          <w:lang w:val="en-GB"/>
        </w:rPr>
        <w:t>-1</w:t>
      </w:r>
      <w:r w:rsidRPr="00457D7E">
        <w:rPr>
          <w:lang w:val="en-GB"/>
        </w:rPr>
        <w:t xml:space="preserve"> or J</w:t>
      </w:r>
      <w:r w:rsidRPr="00457D7E">
        <w:rPr>
          <w:rFonts w:cs="Times New Roman (Body CS)"/>
          <w:vertAlign w:val="superscript"/>
          <w:lang w:val="en-GB"/>
        </w:rPr>
        <w:t>-1</w:t>
      </w:r>
    </w:p>
    <w:p w14:paraId="0685DD95" w14:textId="77777777" w:rsidR="00F31E5D" w:rsidRPr="00457D7E" w:rsidRDefault="00F31E5D">
      <w:pPr>
        <w:pStyle w:val="CommentText"/>
        <w:rPr>
          <w:lang w:val="en-GB"/>
        </w:rPr>
      </w:pPr>
    </w:p>
    <w:p w14:paraId="58924045" w14:textId="77777777" w:rsidR="00F31E5D" w:rsidRPr="00457D7E" w:rsidRDefault="00F31E5D">
      <w:pPr>
        <w:pStyle w:val="CommentText"/>
        <w:rPr>
          <w:lang w:val="en-GB"/>
        </w:rPr>
      </w:pPr>
      <w:r w:rsidRPr="00457D7E">
        <w:rPr>
          <w:i/>
          <w:lang w:val="en-GB"/>
        </w:rPr>
        <w:t>k</w:t>
      </w:r>
      <w:r w:rsidRPr="00457D7E">
        <w:rPr>
          <w:lang w:val="en-GB"/>
        </w:rPr>
        <w:t xml:space="preserve"> is in eV/K and </w:t>
      </w:r>
      <w:r w:rsidRPr="00457D7E">
        <w:rPr>
          <w:i/>
          <w:lang w:val="en-GB"/>
        </w:rPr>
        <w:t>T</w:t>
      </w:r>
      <w:r w:rsidRPr="00457D7E">
        <w:rPr>
          <w:lang w:val="en-GB"/>
        </w:rPr>
        <w:t xml:space="preserve"> is in K so 1/</w:t>
      </w:r>
      <w:proofErr w:type="spellStart"/>
      <w:r w:rsidRPr="00457D7E">
        <w:rPr>
          <w:i/>
          <w:lang w:val="en-GB"/>
        </w:rPr>
        <w:t>kT</w:t>
      </w:r>
      <w:proofErr w:type="spellEnd"/>
      <w:r w:rsidRPr="00457D7E">
        <w:rPr>
          <w:lang w:val="en-GB"/>
        </w:rPr>
        <w:t xml:space="preserve"> should be in eV</w:t>
      </w:r>
      <w:r w:rsidRPr="00457D7E">
        <w:rPr>
          <w:rFonts w:cs="Times New Roman (Body CS)"/>
          <w:vertAlign w:val="superscript"/>
          <w:lang w:val="en-GB"/>
        </w:rPr>
        <w:t>-1</w:t>
      </w:r>
    </w:p>
  </w:comment>
  <w:comment w:id="43" w:author="Anna Gårdmark" w:date="2020-02-07T07:41:00Z" w:initials="AG">
    <w:p w14:paraId="7DB8782C" w14:textId="77777777" w:rsidR="00F31E5D" w:rsidRPr="00001A7F" w:rsidRDefault="00F31E5D">
      <w:pPr>
        <w:pStyle w:val="CommentText"/>
        <w:rPr>
          <w:lang w:val="en-GB"/>
        </w:rPr>
      </w:pPr>
      <w:r>
        <w:rPr>
          <w:rStyle w:val="CommentReference"/>
        </w:rPr>
        <w:annotationRef/>
      </w:r>
      <w:r w:rsidRPr="00455E63">
        <w:rPr>
          <w:highlight w:val="yellow"/>
          <w:lang w:val="en-GB"/>
        </w:rPr>
        <w:t>the constant also has a unit Max. So to get the unit of the Arrhenius temperature you multiply the units of 1/k and 1/T. That’s how you get eV</w:t>
      </w:r>
      <w:r w:rsidRPr="00455E63">
        <w:rPr>
          <w:rFonts w:cs="Times New Roman (Body CS)"/>
          <w:highlight w:val="yellow"/>
          <w:vertAlign w:val="superscript"/>
          <w:lang w:val="en-GB"/>
        </w:rPr>
        <w:t>-1</w:t>
      </w:r>
    </w:p>
  </w:comment>
  <w:comment w:id="44" w:author="Max Lindmark" w:date="2020-02-08T17:23:00Z" w:initials="ML">
    <w:p w14:paraId="7BF4991D" w14:textId="5604D498" w:rsidR="00AD0E0F" w:rsidRPr="00AD0E0F" w:rsidRDefault="00AD0E0F">
      <w:pPr>
        <w:pStyle w:val="CommentText"/>
        <w:rPr>
          <w:lang w:val="en-US"/>
        </w:rPr>
      </w:pPr>
      <w:r>
        <w:rPr>
          <w:rStyle w:val="CommentReference"/>
        </w:rPr>
        <w:annotationRef/>
      </w:r>
      <w:r w:rsidRPr="00AD0E0F">
        <w:rPr>
          <w:lang w:val="en-US"/>
        </w:rPr>
        <w:t>a</w:t>
      </w:r>
      <w:r>
        <w:rPr>
          <w:lang w:val="en-US"/>
        </w:rPr>
        <w:t>h, I understand now, thanks!</w:t>
      </w:r>
    </w:p>
  </w:comment>
  <w:comment w:id="45" w:author="Anna Gårdmark" w:date="2020-01-21T09:18:00Z" w:initials="AG">
    <w:p w14:paraId="71C87292" w14:textId="6D2ADB37" w:rsidR="00457D7E" w:rsidRPr="001C2C66" w:rsidRDefault="00457D7E">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46" w:author="Max Lindmark" w:date="2020-02-06T10:20:00Z" w:initials="ML">
    <w:p w14:paraId="259C5BDB" w14:textId="77777777" w:rsidR="00457D7E" w:rsidRPr="00457D7E" w:rsidRDefault="00457D7E" w:rsidP="00361B70">
      <w:pPr>
        <w:pStyle w:val="CommentText"/>
        <w:rPr>
          <w:lang w:val="en-GB"/>
        </w:rPr>
      </w:pPr>
      <w:r>
        <w:rPr>
          <w:rStyle w:val="CommentReference"/>
        </w:rPr>
        <w:annotationRef/>
      </w:r>
      <w:r w:rsidRPr="00457D7E">
        <w:rPr>
          <w:lang w:val="en-GB"/>
        </w:rPr>
        <w:t xml:space="preserve">Not sure I follow, </w:t>
      </w:r>
      <w:r>
        <w:rPr>
          <w:rStyle w:val="CommentReference"/>
        </w:rPr>
        <w:annotationRef/>
      </w:r>
      <w:r w:rsidRPr="00457D7E">
        <w:rPr>
          <w:lang w:val="en-GB"/>
        </w:rPr>
        <w:t xml:space="preserve"> the “full” part refers to the data, not model, as we do not consider alternative model formulations. </w:t>
      </w:r>
    </w:p>
    <w:p w14:paraId="7A7CAD5B" w14:textId="77777777" w:rsidR="00457D7E" w:rsidRPr="00457D7E" w:rsidRDefault="00457D7E" w:rsidP="00361B70">
      <w:pPr>
        <w:pStyle w:val="CommentText"/>
        <w:rPr>
          <w:lang w:val="en-GB"/>
        </w:rPr>
      </w:pPr>
    </w:p>
    <w:p w14:paraId="7FCD3A76" w14:textId="1C13833B" w:rsidR="00457D7E" w:rsidRPr="00457D7E" w:rsidRDefault="00457D7E" w:rsidP="00361B70">
      <w:pPr>
        <w:pStyle w:val="CommentText"/>
        <w:rPr>
          <w:lang w:val="en-GB"/>
        </w:rPr>
      </w:pPr>
      <w:r w:rsidRPr="00457D7E">
        <w:rPr>
          <w:lang w:val="en-GB"/>
        </w:rPr>
        <w:t>This is the non-hierarchical model.</w:t>
      </w:r>
    </w:p>
  </w:comment>
  <w:comment w:id="47" w:author="Anna Gårdmark" w:date="2020-02-03T20:03:00Z" w:initials="AG">
    <w:p w14:paraId="2E1281A3" w14:textId="497F60D2" w:rsidR="00457D7E" w:rsidRPr="00584B66" w:rsidRDefault="00457D7E">
      <w:pPr>
        <w:pStyle w:val="CommentText"/>
        <w:rPr>
          <w:lang w:val="en-GB"/>
        </w:rPr>
      </w:pPr>
      <w:r>
        <w:rPr>
          <w:rStyle w:val="CommentReference"/>
        </w:rPr>
        <w:annotationRef/>
      </w:r>
      <w:r w:rsidRPr="00584B66">
        <w:rPr>
          <w:lang w:val="en-GB"/>
        </w:rPr>
        <w:t>is this what you mean by the model for the ’full’ data set?</w:t>
      </w:r>
    </w:p>
  </w:comment>
  <w:comment w:id="48" w:author="Max Lindmark" w:date="2020-02-06T10:20:00Z" w:initials="ML">
    <w:p w14:paraId="539C3352" w14:textId="619272F5" w:rsidR="00457D7E" w:rsidRPr="00457D7E" w:rsidRDefault="00457D7E">
      <w:pPr>
        <w:pStyle w:val="CommentText"/>
        <w:rPr>
          <w:lang w:val="en-GB"/>
        </w:rPr>
      </w:pPr>
      <w:r w:rsidRPr="00457D7E">
        <w:rPr>
          <w:lang w:val="en-GB"/>
        </w:rPr>
        <w:t xml:space="preserve">Ah now I see, </w:t>
      </w:r>
      <w:r>
        <w:rPr>
          <w:rStyle w:val="CommentReference"/>
        </w:rPr>
        <w:annotationRef/>
      </w:r>
      <w:r w:rsidRPr="00457D7E">
        <w:rPr>
          <w:lang w:val="en-GB"/>
        </w:rPr>
        <w:t xml:space="preserve"> with full I mean the full temperature-range within species as I thought it was clear from the sentence above that’s by-species, not full as in all species pooled.</w:t>
      </w:r>
    </w:p>
  </w:comment>
  <w:comment w:id="49" w:author="Max Lindmark" w:date="2020-01-14T13:33:00Z" w:initials="ML">
    <w:p w14:paraId="214DBB0F" w14:textId="1F09464A" w:rsidR="00457D7E" w:rsidRPr="002D70E2" w:rsidRDefault="00457D7E">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50" w:author="Anna Gårdmark" w:date="2020-01-21T09:20:00Z" w:initials="AG">
    <w:p w14:paraId="44519E1D" w14:textId="7E697D89" w:rsidR="00457D7E" w:rsidRPr="001C2C66" w:rsidRDefault="00457D7E">
      <w:pPr>
        <w:pStyle w:val="CommentText"/>
        <w:rPr>
          <w:lang w:val="en-GB"/>
        </w:rPr>
      </w:pPr>
      <w:r>
        <w:rPr>
          <w:rStyle w:val="CommentReference"/>
        </w:rPr>
        <w:annotationRef/>
      </w:r>
      <w:r w:rsidRPr="001C2C66">
        <w:rPr>
          <w:lang w:val="en-GB"/>
        </w:rPr>
        <w:t>or because your predictor mass was mean-centred?</w:t>
      </w:r>
    </w:p>
  </w:comment>
  <w:comment w:id="51" w:author="Max Lindmark" w:date="2020-01-28T14:03:00Z" w:initials="ML">
    <w:p w14:paraId="239AC5FB" w14:textId="6C5D7F80" w:rsidR="00457D7E" w:rsidRPr="00457D7E" w:rsidRDefault="00457D7E">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w:t>
      </w:r>
      <w:proofErr w:type="spellStart"/>
      <w:r w:rsidRPr="00457D7E">
        <w:rPr>
          <w:lang w:val="en-GB"/>
        </w:rPr>
        <w:t>centered</w:t>
      </w:r>
      <w:proofErr w:type="spellEnd"/>
      <w:r w:rsidRPr="00457D7E">
        <w:rPr>
          <w:lang w:val="en-GB"/>
        </w:rPr>
        <w:t xml:space="preserve"> in </w:t>
      </w:r>
      <w:r w:rsidRPr="00457D7E">
        <w:rPr>
          <w:u w:val="single"/>
          <w:lang w:val="en-GB"/>
        </w:rPr>
        <w:t>both</w:t>
      </w:r>
      <w:r w:rsidRPr="00457D7E">
        <w:rPr>
          <w:lang w:val="en-GB"/>
        </w:rPr>
        <w:t xml:space="preserve"> cases) by the mean it model fits look ok.</w:t>
      </w:r>
    </w:p>
    <w:p w14:paraId="2C7E65CD" w14:textId="77777777" w:rsidR="00457D7E" w:rsidRPr="00457D7E" w:rsidRDefault="00457D7E">
      <w:pPr>
        <w:pStyle w:val="CommentText"/>
        <w:rPr>
          <w:lang w:val="en-GB"/>
        </w:rPr>
      </w:pPr>
    </w:p>
    <w:p w14:paraId="22F75534" w14:textId="18AA65CB" w:rsidR="00457D7E" w:rsidRPr="00457D7E" w:rsidRDefault="00457D7E">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52" w:author="Max Lindmark" w:date="2020-02-01T10:20:00Z" w:initials="ML">
    <w:p w14:paraId="5C0FE86C" w14:textId="71F9BB17" w:rsidR="00457D7E" w:rsidRPr="00457D7E" w:rsidRDefault="00457D7E">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53" w:author="Max Lindmark" w:date="2020-01-29T17:43:00Z" w:initials="ML">
    <w:p w14:paraId="07FBC7E8" w14:textId="04CFDFB7" w:rsidR="00457D7E" w:rsidRPr="00457D7E" w:rsidRDefault="00457D7E">
      <w:pPr>
        <w:pStyle w:val="CommentText"/>
        <w:rPr>
          <w:lang w:val="en-GB"/>
        </w:rPr>
      </w:pPr>
      <w:r>
        <w:rPr>
          <w:rStyle w:val="CommentReference"/>
        </w:rPr>
        <w:annotationRef/>
      </w:r>
      <w:r w:rsidRPr="00457D7E">
        <w:rPr>
          <w:lang w:val="en-GB"/>
        </w:rPr>
        <w:t>It was 0.8 before, now it’s 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457D7E" w:rsidRPr="00457D7E" w:rsidRDefault="00457D7E">
      <w:pPr>
        <w:pStyle w:val="CommentText"/>
        <w:rPr>
          <w:lang w:val="en-GB"/>
        </w:rPr>
      </w:pPr>
    </w:p>
    <w:p w14:paraId="0D876CEB" w14:textId="58E9A2A9" w:rsidR="00457D7E" w:rsidRPr="00457D7E" w:rsidRDefault="00457D7E">
      <w:pPr>
        <w:pStyle w:val="CommentText"/>
        <w:rPr>
          <w:lang w:val="en-GB"/>
        </w:rPr>
      </w:pPr>
      <w:r w:rsidRPr="00457D7E">
        <w:rPr>
          <w:lang w:val="en-GB"/>
        </w:rP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457D7E" w:rsidRPr="00457D7E" w:rsidRDefault="00457D7E">
      <w:pPr>
        <w:pStyle w:val="CommentText"/>
        <w:rPr>
          <w:lang w:val="en-GB"/>
        </w:rPr>
      </w:pPr>
    </w:p>
    <w:p w14:paraId="15DF91DB" w14:textId="04E6665E" w:rsidR="00457D7E" w:rsidRPr="00457D7E" w:rsidRDefault="00457D7E">
      <w:pPr>
        <w:pStyle w:val="CommentText"/>
        <w:rPr>
          <w:lang w:val="en-GB"/>
        </w:rPr>
      </w:pPr>
      <w:r w:rsidRPr="00457D7E">
        <w:rPr>
          <w:lang w:val="en-GB"/>
        </w:rPr>
        <w:t>I will go through all data really thoroughly after the thesis, so this won’t happen again…</w:t>
      </w:r>
    </w:p>
  </w:comment>
  <w:comment w:id="54" w:author="Jan Ohlberger" w:date="2020-01-21T14:07:00Z" w:initials="Ca">
    <w:p w14:paraId="03B53C1D" w14:textId="77777777" w:rsidR="00457D7E" w:rsidRPr="002D70E2" w:rsidRDefault="00457D7E" w:rsidP="00F85DA2">
      <w:pPr>
        <w:pStyle w:val="CommentText"/>
        <w:rPr>
          <w:lang w:val="en-GB"/>
        </w:rPr>
      </w:pPr>
      <w:r>
        <w:rPr>
          <w:rStyle w:val="CommentReference"/>
        </w:rPr>
        <w:annotationRef/>
      </w:r>
      <w:r w:rsidRPr="002D70E2">
        <w:rPr>
          <w:lang w:val="en-GB"/>
        </w:rPr>
        <w:t>Maybe better in the discussion…</w:t>
      </w:r>
    </w:p>
  </w:comment>
  <w:comment w:id="55" w:author="Max Lindmark" w:date="2020-01-28T15:33:00Z" w:initials="ML">
    <w:p w14:paraId="5ACFCA4C" w14:textId="021245C5" w:rsidR="00457D7E" w:rsidRPr="00457D7E" w:rsidRDefault="00457D7E"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56" w:author="Jan Ohlberger" w:date="2020-02-06T12:45:00Z" w:initials="Ca">
    <w:p w14:paraId="639B754C" w14:textId="492BBA9B" w:rsidR="00457D7E" w:rsidRPr="00457D7E" w:rsidRDefault="00457D7E">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57" w:author="Jan Ohlberger" w:date="2020-01-21T14:57:00Z" w:initials="Ca">
    <w:p w14:paraId="14C41261" w14:textId="77777777" w:rsidR="00457D7E" w:rsidRPr="002D70E2" w:rsidRDefault="00457D7E">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457D7E" w:rsidRPr="002D70E2" w:rsidRDefault="00457D7E">
      <w:pPr>
        <w:pStyle w:val="CommentText"/>
        <w:rPr>
          <w:lang w:val="en-GB"/>
        </w:rPr>
      </w:pPr>
    </w:p>
    <w:p w14:paraId="6653FE73" w14:textId="0A209DBF" w:rsidR="00457D7E" w:rsidRPr="002D70E2" w:rsidRDefault="00457D7E">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457D7E" w:rsidRPr="002D70E2" w:rsidRDefault="00457D7E">
      <w:pPr>
        <w:pStyle w:val="CommentText"/>
        <w:rPr>
          <w:lang w:val="en-GB"/>
        </w:rPr>
      </w:pPr>
    </w:p>
    <w:p w14:paraId="0FEAD394" w14:textId="58BEC5A8" w:rsidR="00457D7E" w:rsidRPr="002D70E2" w:rsidRDefault="00457D7E">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457D7E" w:rsidRPr="002D70E2" w:rsidRDefault="00457D7E">
      <w:pPr>
        <w:pStyle w:val="CommentText"/>
        <w:rPr>
          <w:lang w:val="en-GB"/>
        </w:rPr>
      </w:pPr>
    </w:p>
    <w:p w14:paraId="08A228F7" w14:textId="601A6767" w:rsidR="00457D7E" w:rsidRPr="002D70E2" w:rsidRDefault="00457D7E">
      <w:pPr>
        <w:pStyle w:val="CommentText"/>
        <w:rPr>
          <w:lang w:val="en-GB"/>
        </w:rPr>
      </w:pPr>
      <w:r w:rsidRPr="002D70E2">
        <w:rPr>
          <w:lang w:val="en-GB"/>
        </w:rPr>
        <w:t>The overall mean of 6°C, on the other hand, seems reasonable.</w:t>
      </w:r>
    </w:p>
    <w:p w14:paraId="19AF2500" w14:textId="65C98CB9" w:rsidR="00457D7E" w:rsidRPr="002D70E2" w:rsidRDefault="00457D7E">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457D7E" w:rsidRPr="002D70E2" w:rsidRDefault="00457D7E">
      <w:pPr>
        <w:pStyle w:val="CommentText"/>
        <w:rPr>
          <w:lang w:val="en-GB"/>
        </w:rPr>
      </w:pPr>
    </w:p>
    <w:p w14:paraId="32692339" w14:textId="77C0DC03" w:rsidR="00457D7E" w:rsidRPr="002D70E2" w:rsidRDefault="00457D7E">
      <w:pPr>
        <w:pStyle w:val="CommentText"/>
        <w:rPr>
          <w:lang w:val="en-GB"/>
        </w:rPr>
      </w:pPr>
      <w:r w:rsidRPr="002D70E2">
        <w:rPr>
          <w:lang w:val="en-GB"/>
        </w:rPr>
        <w:t>I know this seems very picky - but somehow these are extreme enough to warrant further scrutiny in my view</w:t>
      </w:r>
    </w:p>
  </w:comment>
  <w:comment w:id="58" w:author="Max Lindmark" w:date="2020-01-28T15:25:00Z" w:initials="ML">
    <w:p w14:paraId="18CB7814" w14:textId="77777777" w:rsidR="00457D7E" w:rsidRPr="00457D7E" w:rsidRDefault="00457D7E">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457D7E" w:rsidRPr="00457D7E" w:rsidRDefault="00457D7E">
      <w:pPr>
        <w:pStyle w:val="CommentText"/>
        <w:rPr>
          <w:lang w:val="en-GB"/>
        </w:rPr>
      </w:pPr>
    </w:p>
    <w:p w14:paraId="3F9AF4D5" w14:textId="506AAFAA" w:rsidR="00457D7E" w:rsidRPr="00457D7E" w:rsidRDefault="00457D7E">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457D7E" w:rsidRPr="00457D7E" w:rsidRDefault="00457D7E">
      <w:pPr>
        <w:pStyle w:val="CommentText"/>
        <w:rPr>
          <w:lang w:val="en-GB"/>
        </w:rPr>
      </w:pPr>
    </w:p>
    <w:p w14:paraId="09190D46" w14:textId="0DD35202" w:rsidR="00457D7E" w:rsidRPr="00457D7E" w:rsidRDefault="00457D7E">
      <w:pPr>
        <w:pStyle w:val="CommentText"/>
        <w:rPr>
          <w:lang w:val="en-GB"/>
        </w:rPr>
      </w:pPr>
      <w:r w:rsidRPr="00457D7E">
        <w:rPr>
          <w:lang w:val="en-GB"/>
        </w:rPr>
        <w:t>Since we only use this metric for a few species now (only growth and consumption), we can probably afford to refine it.</w:t>
      </w:r>
    </w:p>
  </w:comment>
  <w:comment w:id="59" w:author="Max Lindmark" w:date="2020-02-06T10:42:00Z" w:initials="ML">
    <w:p w14:paraId="2E7A1F17" w14:textId="00618321" w:rsidR="00457D7E" w:rsidRPr="00457D7E" w:rsidRDefault="00457D7E">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60" w:author="Max Lindmark" w:date="2020-01-31T19:19:00Z" w:initials="ML">
    <w:p w14:paraId="5FA02F3D" w14:textId="7C54B478" w:rsidR="00457D7E" w:rsidRPr="00457D7E" w:rsidRDefault="00457D7E">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61" w:author="Max Lindmark" w:date="2020-02-06T10:44:00Z" w:initials="ML">
    <w:p w14:paraId="126865DF" w14:textId="24988AE9" w:rsidR="00457D7E" w:rsidRPr="00457D7E" w:rsidRDefault="00457D7E">
      <w:pPr>
        <w:pStyle w:val="CommentText"/>
        <w:rPr>
          <w:lang w:val="en-GB"/>
        </w:rPr>
      </w:pPr>
      <w:r>
        <w:rPr>
          <w:rStyle w:val="CommentReference"/>
        </w:rPr>
        <w:annotationRef/>
      </w:r>
      <w:r w:rsidRPr="00457D7E">
        <w:rPr>
          <w:lang w:val="en-GB"/>
        </w:rPr>
        <w:t>Does this sound better Jan?</w:t>
      </w:r>
    </w:p>
  </w:comment>
  <w:comment w:id="62" w:author="Jan Ohlberger" w:date="2020-02-06T12:50:00Z" w:initials="Ca">
    <w:p w14:paraId="59349AE0" w14:textId="622FC0D5" w:rsidR="00457D7E" w:rsidRPr="00457D7E" w:rsidRDefault="00457D7E">
      <w:pPr>
        <w:pStyle w:val="CommentText"/>
        <w:rPr>
          <w:lang w:val="en-GB"/>
        </w:rPr>
      </w:pPr>
      <w:r>
        <w:rPr>
          <w:rStyle w:val="CommentReference"/>
        </w:rPr>
        <w:annotationRef/>
      </w:r>
      <w:r w:rsidRPr="00457D7E">
        <w:rPr>
          <w:lang w:val="en-GB"/>
        </w:rPr>
        <w:t>Yes, though I wonder if we even need this sentence here…</w:t>
      </w:r>
    </w:p>
  </w:comment>
  <w:comment w:id="63" w:author="Max Lindmark" w:date="2020-02-06T10:46:00Z" w:initials="ML">
    <w:p w14:paraId="24D3DCE9" w14:textId="4844CFD2" w:rsidR="00457D7E" w:rsidRPr="00457D7E" w:rsidRDefault="00457D7E">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64" w:author="Max Lindmark" w:date="2020-02-06T10:46:00Z" w:initials="ML">
    <w:p w14:paraId="12E58D26" w14:textId="50EEB09E" w:rsidR="00457D7E" w:rsidRPr="00457D7E" w:rsidRDefault="00457D7E">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65" w:author="Anna Gårdmark" w:date="2020-02-03T22:27:00Z" w:initials="AG">
    <w:p w14:paraId="071E91EA" w14:textId="4375AA6B" w:rsidR="00457D7E" w:rsidRPr="008A107C" w:rsidRDefault="00457D7E">
      <w:pPr>
        <w:pStyle w:val="CommentText"/>
        <w:rPr>
          <w:lang w:val="en-GB"/>
        </w:rPr>
      </w:pPr>
      <w:r>
        <w:rPr>
          <w:rStyle w:val="CommentReference"/>
        </w:rPr>
        <w:annotationRef/>
      </w:r>
      <w:r w:rsidRPr="008A107C">
        <w:rPr>
          <w:lang w:val="en-GB"/>
        </w:rPr>
        <w:t xml:space="preserve">refer to where (appendix fig?) </w:t>
      </w:r>
      <w:r>
        <w:rPr>
          <w:lang w:val="en-GB"/>
        </w:rPr>
        <w:t>this can be seen</w:t>
      </w:r>
    </w:p>
  </w:comment>
  <w:comment w:id="66" w:author="Max Lindmark" w:date="2020-02-06T10:47:00Z" w:initials="ML">
    <w:p w14:paraId="02153B92" w14:textId="62F93F79" w:rsidR="00457D7E" w:rsidRPr="00457D7E" w:rsidRDefault="00457D7E">
      <w:pPr>
        <w:pStyle w:val="CommentText"/>
        <w:rPr>
          <w:lang w:val="en-GB"/>
        </w:rPr>
      </w:pPr>
      <w:r>
        <w:rPr>
          <w:rStyle w:val="CommentReference"/>
        </w:rPr>
        <w:annotationRef/>
      </w:r>
      <w:r w:rsidRPr="00457D7E">
        <w:rPr>
          <w:lang w:val="en-GB"/>
        </w:rPr>
        <w:t>This is not illustrated in any figure or anything like that, just a result from a calculation of the model output. That’s ok, right? I mean not all test statistics and all that need to be in a table or fig!</w:t>
      </w:r>
    </w:p>
  </w:comment>
  <w:comment w:id="67" w:author="Anna Gårdmark" w:date="2020-02-07T07:45:00Z" w:initials="AG">
    <w:p w14:paraId="79498F25" w14:textId="39383173" w:rsidR="00001A7F" w:rsidRPr="00001A7F" w:rsidRDefault="00001A7F">
      <w:pPr>
        <w:pStyle w:val="CommentText"/>
        <w:rPr>
          <w:lang w:val="en-GB"/>
        </w:rPr>
      </w:pPr>
      <w:r>
        <w:rPr>
          <w:rStyle w:val="CommentReference"/>
        </w:rPr>
        <w:annotationRef/>
      </w:r>
      <w:r w:rsidRPr="00D14B05">
        <w:rPr>
          <w:highlight w:val="yellow"/>
          <w:lang w:val="en-GB"/>
        </w:rPr>
        <w:t xml:space="preserve">not for such an important result that you use for a </w:t>
      </w:r>
      <w:proofErr w:type="spellStart"/>
      <w:r w:rsidRPr="00D14B05">
        <w:rPr>
          <w:highlight w:val="yellow"/>
          <w:lang w:val="en-GB"/>
        </w:rPr>
        <w:t>cocnlusions</w:t>
      </w:r>
      <w:proofErr w:type="spellEnd"/>
      <w:r w:rsidRPr="00D14B05">
        <w:rPr>
          <w:highlight w:val="yellow"/>
          <w:lang w:val="en-GB"/>
        </w:rPr>
        <w:t>. it is clear that optimum temperature decreases with body size; I’d say you need that posterior plot in the appendix</w:t>
      </w:r>
      <w:r w:rsidR="00D14B05" w:rsidRPr="00D14B05">
        <w:rPr>
          <w:highlight w:val="yellow"/>
          <w:lang w:val="en-GB"/>
        </w:rPr>
        <w:t xml:space="preserve">.    Reading your new appendix now, can’t you here just refer to figure S11? you have the posteriors for </w:t>
      </w:r>
      <w:r w:rsidR="0098521B">
        <w:rPr>
          <w:highlight w:val="yellow"/>
          <w:lang w:val="en-GB"/>
        </w:rPr>
        <w:t xml:space="preserve">b1 for </w:t>
      </w:r>
      <w:r w:rsidR="00D14B05" w:rsidRPr="00D14B05">
        <w:rPr>
          <w:highlight w:val="yellow"/>
          <w:lang w:val="en-GB"/>
        </w:rPr>
        <w:t>each chain therein</w:t>
      </w:r>
      <w:r w:rsidR="0098521B">
        <w:rPr>
          <w:highlight w:val="yellow"/>
          <w:lang w:val="en-GB"/>
        </w:rPr>
        <w:t xml:space="preserve"> (top left)</w:t>
      </w:r>
      <w:r w:rsidR="00D14B05" w:rsidRPr="00D14B05">
        <w:rPr>
          <w:highlight w:val="yellow"/>
          <w:lang w:val="en-GB"/>
        </w:rPr>
        <w:t>. Seems like a quick and sufficient solution at this stage.</w:t>
      </w:r>
    </w:p>
  </w:comment>
  <w:comment w:id="68" w:author="Max Lindmark" w:date="2020-02-08T17:27:00Z" w:initials="ML">
    <w:p w14:paraId="3E912DB9" w14:textId="43457FE9" w:rsidR="0032573E" w:rsidRPr="0032573E" w:rsidRDefault="0032573E">
      <w:pPr>
        <w:pStyle w:val="CommentText"/>
        <w:rPr>
          <w:lang w:val="en-US"/>
        </w:rPr>
      </w:pPr>
      <w:r>
        <w:rPr>
          <w:rStyle w:val="CommentReference"/>
        </w:rPr>
        <w:annotationRef/>
      </w:r>
      <w:r w:rsidRPr="0032573E">
        <w:rPr>
          <w:lang w:val="en-US"/>
        </w:rPr>
        <w:t>Right,</w:t>
      </w:r>
      <w:r>
        <w:rPr>
          <w:lang w:val="en-US"/>
        </w:rPr>
        <w:t xml:space="preserve"> I</w:t>
      </w:r>
      <w:r w:rsidRPr="0032573E">
        <w:rPr>
          <w:lang w:val="en-US"/>
        </w:rPr>
        <w:t xml:space="preserve"> forgot about that plot. I think that plot should be enough</w:t>
      </w:r>
      <w:r>
        <w:rPr>
          <w:lang w:val="en-US"/>
        </w:rPr>
        <w:t xml:space="preserve">, or does it really make sense to </w:t>
      </w:r>
      <w:r w:rsidR="00C30352">
        <w:rPr>
          <w:lang w:val="en-US"/>
        </w:rPr>
        <w:t>plot the same posterior again??</w:t>
      </w:r>
    </w:p>
  </w:comment>
  <w:comment w:id="69" w:author="Max Lindmark" w:date="2020-01-29T19:50:00Z" w:initials="ML">
    <w:p w14:paraId="12DD45A9" w14:textId="77777777" w:rsidR="00457D7E" w:rsidRPr="00457D7E" w:rsidRDefault="00457D7E">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457D7E" w:rsidRPr="00457D7E" w:rsidRDefault="00457D7E">
      <w:pPr>
        <w:pStyle w:val="CommentText"/>
        <w:rPr>
          <w:rStyle w:val="CommentReference"/>
          <w:lang w:val="en-GB"/>
        </w:rPr>
      </w:pPr>
    </w:p>
    <w:p w14:paraId="4CBF0665" w14:textId="1D94F896" w:rsidR="00457D7E" w:rsidRPr="00457D7E" w:rsidRDefault="00457D7E">
      <w:pPr>
        <w:pStyle w:val="CommentText"/>
        <w:rPr>
          <w:lang w:val="en-GB"/>
        </w:rPr>
      </w:pPr>
      <w:r w:rsidRPr="00457D7E">
        <w:rPr>
          <w:rStyle w:val="CommentReference"/>
          <w:lang w:val="en-GB"/>
        </w:rPr>
        <w:t xml:space="preserve">We could also remove the hot and cold predictions, I think they are best for illustration when we have strong interactions, which we don’t. Then we can </w:t>
      </w:r>
      <w:proofErr w:type="spellStart"/>
      <w:r w:rsidRPr="00457D7E">
        <w:rPr>
          <w:rStyle w:val="CommentReference"/>
          <w:lang w:val="en-GB"/>
        </w:rPr>
        <w:t>color</w:t>
      </w:r>
      <w:proofErr w:type="spellEnd"/>
      <w:r w:rsidRPr="00457D7E">
        <w:rPr>
          <w:rStyle w:val="CommentReference"/>
          <w:lang w:val="en-GB"/>
        </w:rPr>
        <w:t xml:space="preserve"> the global prediction with something more neutral, to not make it too confusing with the color-coded data points…</w:t>
      </w:r>
    </w:p>
  </w:comment>
  <w:comment w:id="70" w:author="Max Lindmark" w:date="2020-01-29T18:18:00Z" w:initials="ML">
    <w:p w14:paraId="5740D507" w14:textId="6BAE5D19" w:rsidR="00457D7E" w:rsidRPr="00457D7E" w:rsidRDefault="00457D7E" w:rsidP="0000025A">
      <w:pPr>
        <w:pStyle w:val="CommentText"/>
        <w:rPr>
          <w:lang w:val="en-GB"/>
        </w:rPr>
      </w:pPr>
      <w:r>
        <w:rPr>
          <w:rStyle w:val="CommentReference"/>
        </w:rPr>
        <w:annotationRef/>
      </w:r>
      <w:r w:rsidRPr="00457D7E">
        <w:rPr>
          <w:lang w:val="en-GB"/>
        </w:rPr>
        <w:t>The reason I had odd temperatures for predictions before was that they looked nice on Arrhenius scale (-1 and 0). Now I instead choose the C-values and odd/specific Arrhenius temperatures instead.</w:t>
      </w:r>
    </w:p>
  </w:comment>
  <w:comment w:id="71" w:author="Max Lindmark" w:date="2020-02-06T11:05:00Z" w:initials="ML">
    <w:p w14:paraId="62040C99" w14:textId="69623746" w:rsidR="00457D7E" w:rsidRPr="00457D7E" w:rsidRDefault="00457D7E">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72" w:author="Max Lindmark" w:date="2020-01-29T19:18:00Z" w:initials="ML">
    <w:p w14:paraId="35D7C907" w14:textId="37322D8B" w:rsidR="00457D7E" w:rsidRPr="00457D7E" w:rsidRDefault="00457D7E">
      <w:pPr>
        <w:pStyle w:val="CommentText"/>
        <w:rPr>
          <w:lang w:val="en-GB"/>
        </w:rPr>
      </w:pPr>
      <w:r>
        <w:rPr>
          <w:rStyle w:val="CommentReference"/>
        </w:rPr>
        <w:annotationRef/>
      </w:r>
      <w:r w:rsidRPr="00457D7E">
        <w:rPr>
          <w:lang w:val="en-GB"/>
        </w:rPr>
        <w:t>Some species’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73" w:author="Jan Ohlberger" w:date="2020-01-21T15:43:00Z" w:initials="Ca">
    <w:p w14:paraId="1A238F9A" w14:textId="09E0F2FF" w:rsidR="00457D7E" w:rsidRPr="002D70E2" w:rsidRDefault="00457D7E">
      <w:pPr>
        <w:pStyle w:val="CommentText"/>
        <w:rPr>
          <w:lang w:val="en-GB"/>
        </w:rPr>
      </w:pPr>
      <w:r>
        <w:rPr>
          <w:rStyle w:val="CommentReference"/>
        </w:rPr>
        <w:annotationRef/>
      </w:r>
      <w:r w:rsidRPr="002D70E2">
        <w:rPr>
          <w:lang w:val="en-GB"/>
        </w:rPr>
        <w:t xml:space="preserve">Maybe better? </w:t>
      </w:r>
    </w:p>
  </w:comment>
  <w:comment w:id="74" w:author="Max Lindmark" w:date="2020-01-28T15:58:00Z" w:initials="ML">
    <w:p w14:paraId="50BCCDCC" w14:textId="2E84632D" w:rsidR="00457D7E" w:rsidRPr="00457D7E" w:rsidRDefault="00457D7E">
      <w:pPr>
        <w:pStyle w:val="CommentText"/>
        <w:rPr>
          <w:lang w:val="en-GB"/>
        </w:rPr>
      </w:pPr>
      <w:r>
        <w:rPr>
          <w:rStyle w:val="CommentReference"/>
        </w:rPr>
        <w:annotationRef/>
      </w:r>
      <w:r w:rsidRPr="00457D7E">
        <w:rPr>
          <w:lang w:val="en-GB"/>
        </w:rPr>
        <w:t>Or average?</w:t>
      </w:r>
    </w:p>
  </w:comment>
  <w:comment w:id="75" w:author="Anna Gårdmark" w:date="2020-02-03T15:34:00Z" w:initials="AG">
    <w:p w14:paraId="5DD4C2DF" w14:textId="5A828D45" w:rsidR="00457D7E" w:rsidRPr="00404F83" w:rsidRDefault="00457D7E">
      <w:pPr>
        <w:pStyle w:val="CommentText"/>
        <w:rPr>
          <w:lang w:val="en-GB"/>
        </w:rPr>
      </w:pPr>
      <w:r>
        <w:rPr>
          <w:rStyle w:val="CommentReference"/>
        </w:rPr>
        <w:annotationRef/>
      </w:r>
      <w:r w:rsidRPr="00404F83">
        <w:rPr>
          <w:lang w:val="en-GB"/>
        </w:rPr>
        <w:t>average is better, I think</w:t>
      </w:r>
    </w:p>
  </w:comment>
  <w:comment w:id="76" w:author="Max Lindmark" w:date="2020-02-06T11:11:00Z" w:initials="ML">
    <w:p w14:paraId="70D4CCDD" w14:textId="77777777" w:rsidR="00457D7E" w:rsidRPr="00457D7E" w:rsidRDefault="00457D7E"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457D7E" w:rsidRPr="00457D7E" w:rsidRDefault="00457D7E" w:rsidP="00AE4AF5">
      <w:pPr>
        <w:pStyle w:val="CommentText"/>
        <w:rPr>
          <w:b/>
          <w:bCs/>
          <w:lang w:val="en-GB"/>
        </w:rPr>
      </w:pPr>
    </w:p>
    <w:p w14:paraId="396C1A80" w14:textId="77777777" w:rsidR="00457D7E" w:rsidRPr="00457D7E" w:rsidRDefault="00457D7E" w:rsidP="00AE4AF5">
      <w:pPr>
        <w:pStyle w:val="CommentText"/>
        <w:rPr>
          <w:b/>
          <w:bCs/>
          <w:lang w:val="en-GB"/>
        </w:rPr>
      </w:pPr>
      <w:r w:rsidRPr="00457D7E">
        <w:rPr>
          <w:b/>
          <w:bCs/>
          <w:lang w:val="en-GB"/>
        </w:rPr>
        <w:t>Most importantly, we should make sure to be consistent…</w:t>
      </w:r>
    </w:p>
    <w:p w14:paraId="5112A399" w14:textId="034185F5" w:rsidR="00457D7E" w:rsidRPr="00457D7E" w:rsidRDefault="00457D7E">
      <w:pPr>
        <w:pStyle w:val="CommentText"/>
        <w:rPr>
          <w:b/>
          <w:bCs/>
          <w:lang w:val="en-GB"/>
        </w:rPr>
      </w:pPr>
    </w:p>
  </w:comment>
  <w:comment w:id="77" w:author="Max Lindmark" w:date="2020-02-06T11:11:00Z" w:initials="ML">
    <w:p w14:paraId="2D701D9D" w14:textId="77777777" w:rsidR="00457D7E" w:rsidRPr="00457D7E" w:rsidRDefault="00457D7E">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457D7E" w:rsidRPr="00457D7E" w:rsidRDefault="00457D7E">
      <w:pPr>
        <w:pStyle w:val="CommentText"/>
        <w:rPr>
          <w:lang w:val="en-GB"/>
        </w:rPr>
      </w:pPr>
    </w:p>
    <w:p w14:paraId="76F23DB8" w14:textId="267E38A7" w:rsidR="00457D7E" w:rsidRPr="00457D7E" w:rsidRDefault="00457D7E">
      <w:pPr>
        <w:pStyle w:val="CommentText"/>
        <w:rPr>
          <w:lang w:val="en-GB"/>
        </w:rPr>
      </w:pPr>
      <w:r w:rsidRPr="00457D7E">
        <w:rPr>
          <w:lang w:val="en-GB"/>
        </w:rPr>
        <w:t>I agree that average isn’t perfect either, because the species doesn’t have to be average for us to make a qualified guess!</w:t>
      </w:r>
    </w:p>
  </w:comment>
  <w:comment w:id="78" w:author="Anna Gårdmark" w:date="2020-02-07T07:48:00Z" w:initials="AG">
    <w:p w14:paraId="4A3ACB85" w14:textId="54318309" w:rsidR="00001A7F" w:rsidRPr="0098521B" w:rsidRDefault="00001A7F">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79" w:author="Max Lindmark" w:date="2020-01-31T16:35:00Z" w:initials="ML">
    <w:p w14:paraId="166CC7DC" w14:textId="59BE92AA" w:rsidR="00457D7E" w:rsidRPr="00457D7E" w:rsidRDefault="00457D7E">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w:t>
      </w:r>
      <w:proofErr w:type="spellStart"/>
      <w:r w:rsidRPr="00457D7E">
        <w:rPr>
          <w:lang w:val="en-GB"/>
        </w:rPr>
        <w:t>centered</w:t>
      </w:r>
      <w:proofErr w:type="spellEnd"/>
      <w:r w:rsidRPr="00457D7E">
        <w:rPr>
          <w:lang w:val="en-GB"/>
        </w:rPr>
        <w:t xml:space="preserve"> data, I have to use different mean-</w:t>
      </w:r>
      <w:proofErr w:type="spellStart"/>
      <w:r w:rsidRPr="00457D7E">
        <w:rPr>
          <w:lang w:val="en-GB"/>
        </w:rPr>
        <w:t>centered</w:t>
      </w:r>
      <w:proofErr w:type="spellEnd"/>
      <w:r w:rsidRPr="00457D7E">
        <w:rPr>
          <w:lang w:val="en-GB"/>
        </w:rPr>
        <w:t xml:space="preserve"> values when I calculate these curves so that they represent the same body mass in unit g.</w:t>
      </w:r>
    </w:p>
  </w:comment>
  <w:comment w:id="80" w:author="Max Lindmark" w:date="2020-01-31T11:40:00Z" w:initials="ML">
    <w:p w14:paraId="3FA41E8E" w14:textId="77777777" w:rsidR="00457D7E" w:rsidRPr="00457D7E" w:rsidRDefault="00457D7E">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457D7E" w:rsidRPr="00457D7E" w:rsidRDefault="00457D7E">
      <w:pPr>
        <w:pStyle w:val="CommentText"/>
        <w:rPr>
          <w:lang w:val="en-GB"/>
        </w:rPr>
      </w:pPr>
    </w:p>
    <w:p w14:paraId="00A045FC" w14:textId="77777777" w:rsidR="00457D7E" w:rsidRPr="00457D7E" w:rsidRDefault="00457D7E">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457D7E" w:rsidRPr="00457D7E" w:rsidRDefault="00457D7E">
      <w:pPr>
        <w:pStyle w:val="CommentText"/>
        <w:rPr>
          <w:lang w:val="en-GB"/>
        </w:rPr>
      </w:pPr>
    </w:p>
    <w:p w14:paraId="41133D76" w14:textId="77777777" w:rsidR="00457D7E" w:rsidRPr="00457D7E" w:rsidRDefault="00457D7E">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457D7E" w:rsidRPr="00457D7E" w:rsidRDefault="00457D7E">
      <w:pPr>
        <w:pStyle w:val="CommentText"/>
        <w:rPr>
          <w:lang w:val="en-GB"/>
        </w:rPr>
      </w:pPr>
    </w:p>
    <w:p w14:paraId="15D8F8B8" w14:textId="56B3EF2B" w:rsidR="00457D7E" w:rsidRPr="00457D7E" w:rsidRDefault="00457D7E">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83" w:author="Anna Gårdmark" w:date="2020-02-04T09:00:00Z" w:initials="AG">
    <w:p w14:paraId="01176257" w14:textId="77DCA2CD" w:rsidR="00457D7E" w:rsidRPr="002C5859" w:rsidRDefault="00457D7E">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84" w:author="Max Lindmark" w:date="2020-02-06T11:16:00Z" w:initials="ML">
    <w:p w14:paraId="7873562C" w14:textId="281CD47F" w:rsidR="00457D7E" w:rsidRPr="00457D7E" w:rsidRDefault="00457D7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3B535242" w14:textId="77777777" w:rsidR="00457D7E" w:rsidRPr="00457D7E" w:rsidRDefault="00457D7E">
      <w:pPr>
        <w:pStyle w:val="CommentText"/>
        <w:rPr>
          <w:lang w:val="en-GB"/>
        </w:rPr>
      </w:pPr>
    </w:p>
    <w:p w14:paraId="5D057A29" w14:textId="054F7AD8" w:rsidR="00457D7E" w:rsidRPr="00457D7E" w:rsidRDefault="00457D7E"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81" w:author="Max Lindmark" w:date="2020-02-06T11:21:00Z" w:initials="ML">
    <w:p w14:paraId="2D1FC256" w14:textId="2F51E726" w:rsidR="00457D7E" w:rsidRPr="00457D7E" w:rsidRDefault="00457D7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82" w:author="Max Lindmark" w:date="2020-02-06T11:28:00Z" w:initials="ML">
    <w:p w14:paraId="3FA1DF52" w14:textId="3EE78406" w:rsidR="00457D7E" w:rsidRPr="00457D7E" w:rsidRDefault="00457D7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85" w:author="Max Lindmark" w:date="2020-02-06T11:21:00Z" w:initials="ML">
    <w:p w14:paraId="511DAC36" w14:textId="2234481E" w:rsidR="00457D7E" w:rsidRPr="00457D7E" w:rsidRDefault="00457D7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86" w:author="Max Lindmark" w:date="2020-02-06T11:25:00Z" w:initials="ML">
    <w:p w14:paraId="19815538" w14:textId="43B722D2" w:rsidR="00457D7E" w:rsidRPr="00457D7E" w:rsidRDefault="00457D7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87" w:author="Max Lindmark" w:date="2020-02-06T11:20:00Z" w:initials="ML">
    <w:p w14:paraId="567C190F" w14:textId="77777777" w:rsidR="00457D7E" w:rsidRPr="00457D7E" w:rsidRDefault="00457D7E"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457D7E" w:rsidRPr="00457D7E" w:rsidRDefault="00457D7E" w:rsidP="003A59D4">
      <w:pPr>
        <w:pStyle w:val="CommentText"/>
        <w:rPr>
          <w:b/>
          <w:bCs/>
          <w:lang w:val="en-GB"/>
        </w:rPr>
      </w:pPr>
    </w:p>
    <w:p w14:paraId="5D30FBE5" w14:textId="77777777" w:rsidR="00457D7E" w:rsidRPr="00457D7E" w:rsidRDefault="00457D7E" w:rsidP="003A59D4">
      <w:pPr>
        <w:pStyle w:val="CommentText"/>
        <w:rPr>
          <w:b/>
          <w:bCs/>
          <w:lang w:val="en-GB"/>
        </w:rPr>
      </w:pPr>
      <w:r w:rsidRPr="00457D7E">
        <w:rPr>
          <w:b/>
          <w:bCs/>
          <w:lang w:val="en-GB"/>
        </w:rPr>
        <w:t>Would make this a much cleaner and easier to interpret figure</w:t>
      </w:r>
    </w:p>
    <w:p w14:paraId="279AFF9D" w14:textId="3B3C61D3" w:rsidR="00457D7E" w:rsidRPr="00457D7E" w:rsidRDefault="00457D7E">
      <w:pPr>
        <w:pStyle w:val="CommentText"/>
        <w:rPr>
          <w:b/>
          <w:bCs/>
          <w:lang w:val="en-GB"/>
        </w:rPr>
      </w:pPr>
    </w:p>
  </w:comment>
  <w:comment w:id="88" w:author="Max Lindmark" w:date="2020-02-06T11:22:00Z" w:initials="ML">
    <w:p w14:paraId="0B683017" w14:textId="77777777" w:rsidR="00457D7E" w:rsidRPr="00457D7E" w:rsidRDefault="00457D7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457D7E" w:rsidRPr="00457D7E" w:rsidRDefault="00457D7E">
      <w:pPr>
        <w:pStyle w:val="CommentText"/>
        <w:rPr>
          <w:lang w:val="en-GB"/>
        </w:rPr>
      </w:pPr>
    </w:p>
    <w:p w14:paraId="42915C74" w14:textId="742A1156" w:rsidR="00457D7E" w:rsidRPr="00457D7E" w:rsidRDefault="00457D7E">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89" w:author="Jan Ohlberger" w:date="2020-02-06T12:53:00Z" w:initials="Ca">
    <w:p w14:paraId="5D0588E3" w14:textId="7F51F5F0" w:rsidR="00457D7E" w:rsidRPr="00457D7E" w:rsidRDefault="00457D7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90" w:author="Max Lindmark" w:date="2020-01-28T19:59:00Z" w:initials="ML">
    <w:p w14:paraId="5EE5D0B0" w14:textId="18144D67" w:rsidR="00457D7E" w:rsidRPr="00457D7E" w:rsidRDefault="00457D7E">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91" w:author="Anna Gårdmark" w:date="2020-02-04T08:48:00Z" w:initials="AG">
    <w:p w14:paraId="2495A2F5" w14:textId="4AD93A43" w:rsidR="00457D7E" w:rsidRPr="00BD7D6F" w:rsidRDefault="00457D7E">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92" w:author="Max Lindmark" w:date="2020-02-06T11:32:00Z" w:initials="ML">
    <w:p w14:paraId="758C28E2" w14:textId="1BA6FDF0" w:rsidR="00457D7E" w:rsidRPr="00457D7E" w:rsidRDefault="00457D7E">
      <w:pPr>
        <w:pStyle w:val="CommentText"/>
        <w:rPr>
          <w:lang w:val="en-GB"/>
        </w:rPr>
      </w:pPr>
      <w:r>
        <w:rPr>
          <w:rStyle w:val="CommentReference"/>
        </w:rPr>
        <w:annotationRef/>
      </w:r>
      <w:r w:rsidRPr="00457D7E">
        <w:rPr>
          <w:lang w:val="en-GB"/>
        </w:rPr>
        <w:t xml:space="preserve">I think it’s a good idea as you say to talk about the probabilities, because we can. For later, I thought about maybe </w:t>
      </w:r>
      <w:r w:rsidR="00C41DFC" w:rsidRPr="00457D7E">
        <w:rPr>
          <w:lang w:val="en-GB"/>
        </w:rPr>
        <w:t>analysing</w:t>
      </w:r>
      <w:r w:rsidRPr="00457D7E">
        <w:rPr>
          <w:lang w:val="en-GB"/>
        </w:rPr>
        <w:t xml:space="preserve"> the posterior overlap somehow and given probabilities for the values (of different rates) being the same, and also within the range of MTE prediction rather than just MTE’s midpoint prediction.</w:t>
      </w:r>
    </w:p>
  </w:comment>
  <w:comment w:id="93" w:author="Anna Gårdmark" w:date="2020-02-07T08:09:00Z" w:initials="AG">
    <w:p w14:paraId="2AC900F7" w14:textId="0FBF6277" w:rsidR="00641ACD" w:rsidRPr="00641ACD" w:rsidRDefault="00641AC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sidR="00603E09">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94" w:author="Max Lindmark" w:date="2020-02-08T17:31:00Z" w:initials="ML">
    <w:p w14:paraId="6B92B139" w14:textId="6D8EC9A7" w:rsidR="00C41DFC" w:rsidRPr="00C41DFC" w:rsidRDefault="00C41D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w:t>
      </w:r>
      <w:r w:rsidR="00E13E06">
        <w:rPr>
          <w:lang w:val="en-US"/>
        </w:rPr>
        <w:t xml:space="preserve">. </w:t>
      </w:r>
    </w:p>
  </w:comment>
  <w:comment w:id="95" w:author="Anna Gårdmark" w:date="2020-02-04T08:56:00Z" w:initials="AG">
    <w:p w14:paraId="0D13AD99" w14:textId="278CD4EB" w:rsidR="00457D7E" w:rsidRPr="002C5859" w:rsidRDefault="00457D7E">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96" w:author="Max Lindmark" w:date="2020-02-06T11:36:00Z" w:initials="ML">
    <w:p w14:paraId="6A2D3C14" w14:textId="77777777" w:rsidR="00457D7E" w:rsidRPr="00457D7E" w:rsidRDefault="00457D7E">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457D7E" w:rsidRPr="00457D7E" w:rsidRDefault="00457D7E">
      <w:pPr>
        <w:pStyle w:val="CommentText"/>
        <w:rPr>
          <w:lang w:val="en-GB"/>
        </w:rPr>
      </w:pPr>
    </w:p>
    <w:p w14:paraId="48DC857D" w14:textId="71B86F82" w:rsidR="00457D7E" w:rsidRPr="00457D7E" w:rsidRDefault="00457D7E">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457D7E" w:rsidRPr="00457D7E" w:rsidRDefault="00457D7E">
      <w:pPr>
        <w:pStyle w:val="CommentText"/>
        <w:rPr>
          <w:lang w:val="en-GB"/>
        </w:rPr>
      </w:pPr>
    </w:p>
    <w:p w14:paraId="776601BB" w14:textId="24F08D9F" w:rsidR="00457D7E" w:rsidRPr="00457D7E" w:rsidRDefault="00457D7E">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457D7E" w:rsidRPr="00457D7E" w:rsidRDefault="00457D7E">
      <w:pPr>
        <w:pStyle w:val="CommentText"/>
        <w:rPr>
          <w:lang w:val="en-GB"/>
        </w:rPr>
      </w:pPr>
    </w:p>
    <w:p w14:paraId="1147DE57" w14:textId="77777777" w:rsidR="00457D7E" w:rsidRPr="00457D7E" w:rsidRDefault="00457D7E">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457D7E" w:rsidRPr="00457D7E" w:rsidRDefault="00457D7E">
      <w:pPr>
        <w:pStyle w:val="CommentText"/>
        <w:rPr>
          <w:lang w:val="en-GB"/>
        </w:rPr>
      </w:pPr>
    </w:p>
    <w:p w14:paraId="4565C1F9" w14:textId="5BECAB48" w:rsidR="00457D7E" w:rsidRPr="00457D7E" w:rsidRDefault="00457D7E">
      <w:pPr>
        <w:pStyle w:val="CommentText"/>
        <w:rPr>
          <w:lang w:val="en-GB"/>
        </w:rPr>
      </w:pPr>
      <w:r w:rsidRPr="00457D7E">
        <w:rPr>
          <w:lang w:val="en-GB"/>
        </w:rPr>
        <w:t>Agree this needs to be made clearer. See the paragraph below!</w:t>
      </w:r>
    </w:p>
  </w:comment>
  <w:comment w:id="97" w:author="Anna Gårdmark" w:date="2020-02-07T08:12:00Z" w:initials="AG">
    <w:p w14:paraId="3C081A25" w14:textId="60CFB3C9" w:rsidR="00603E09" w:rsidRPr="00603E09" w:rsidRDefault="00603E09">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98" w:author="Max Lindmark" w:date="2020-02-06T13:04:00Z" w:initials="ML">
    <w:p w14:paraId="61204E3E" w14:textId="29123053" w:rsidR="00457D7E" w:rsidRPr="00457D7E" w:rsidRDefault="00457D7E"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57D7E" w:rsidRPr="00457D7E" w:rsidRDefault="00457D7E">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498F42AA" w15:done="0"/>
  <w15:commentEx w15:paraId="17FD44FC" w15:paraIdParent="498F42AA" w15:done="0"/>
  <w15:commentEx w15:paraId="58924045" w15:paraIdParent="498F42AA" w15:done="0"/>
  <w15:commentEx w15:paraId="7DB8782C" w15:paraIdParent="498F42AA" w15:done="0"/>
  <w15:commentEx w15:paraId="7BF4991D" w15:paraIdParent="498F42AA" w15:done="0"/>
  <w15:commentEx w15:paraId="71C87292" w15:done="0"/>
  <w15:commentEx w15:paraId="7FCD3A76" w15:paraIdParent="71C87292" w15:done="0"/>
  <w15:commentEx w15:paraId="2E1281A3" w15:done="0"/>
  <w15:commentEx w15:paraId="539C3352" w15:paraIdParent="2E1281A3" w15:done="0"/>
  <w15:commentEx w15:paraId="214DBB0F" w15:done="0"/>
  <w15:commentEx w15:paraId="44519E1D" w15:paraIdParent="214DBB0F" w15:done="0"/>
  <w15:commentEx w15:paraId="22F75534" w15:paraIdParent="214DBB0F" w15:done="0"/>
  <w15:commentEx w15:paraId="5C0FE86C" w15:done="0"/>
  <w15:commentEx w15:paraId="15DF91DB"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26865DF" w15:done="0"/>
  <w15:commentEx w15:paraId="59349AE0" w15:done="0"/>
  <w15:commentEx w15:paraId="24D3DCE9" w15:done="0"/>
  <w15:commentEx w15:paraId="12E58D26" w15:paraIdParent="24D3DCE9" w15:done="0"/>
  <w15:commentEx w15:paraId="071E91EA" w15:done="0"/>
  <w15:commentEx w15:paraId="02153B92" w15:paraIdParent="071E91EA" w15:done="0"/>
  <w15:commentEx w15:paraId="79498F25" w15:paraIdParent="071E91EA" w15:done="0"/>
  <w15:commentEx w15:paraId="3E912DB9" w15:paraIdParent="071E91EA" w15:done="0"/>
  <w15:commentEx w15:paraId="4CBF0665" w15:done="0"/>
  <w15:commentEx w15:paraId="5740D507" w15:done="0"/>
  <w15:commentEx w15:paraId="62040C99" w15:done="0"/>
  <w15:commentEx w15:paraId="35D7C907"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498F42AA" w16cid:durableId="21E96833"/>
  <w16cid:commentId w16cid:paraId="58924045" w16cid:durableId="21E96835"/>
  <w16cid:commentId w16cid:paraId="7DB8782C" w16cid:durableId="21E96836"/>
  <w16cid:commentId w16cid:paraId="7BF4991D" w16cid:durableId="21E96D25"/>
  <w16cid:commentId w16cid:paraId="71C87292" w16cid:durableId="21D1427A"/>
  <w16cid:commentId w16cid:paraId="7FCD3A76" w16cid:durableId="21E6670B"/>
  <w16cid:commentId w16cid:paraId="2E1281A3" w16cid:durableId="21E6A4BB"/>
  <w16cid:commentId w16cid:paraId="539C3352" w16cid:durableId="21E666DD"/>
  <w16cid:commentId w16cid:paraId="214DBB0F" w16cid:durableId="21C841B4"/>
  <w16cid:commentId w16cid:paraId="44519E1D" w16cid:durableId="21D1427F"/>
  <w16cid:commentId w16cid:paraId="22F75534" w16cid:durableId="21DABDCD"/>
  <w16cid:commentId w16cid:paraId="5C0FE86C" w16cid:durableId="21DFCF7C"/>
  <w16cid:commentId w16cid:paraId="15DF91DB" w16cid:durableId="21DC42B8"/>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26865DF" w16cid:durableId="21E66C73"/>
  <w16cid:commentId w16cid:paraId="59349AE0" w16cid:durableId="21E68A07"/>
  <w16cid:commentId w16cid:paraId="24D3DCE9" w16cid:durableId="21E66D06"/>
  <w16cid:commentId w16cid:paraId="12E58D26" w16cid:durableId="21E66D10"/>
  <w16cid:commentId w16cid:paraId="071E91EA" w16cid:durableId="21E63F79"/>
  <w16cid:commentId w16cid:paraId="02153B92" w16cid:durableId="21E66D32"/>
  <w16cid:commentId w16cid:paraId="79498F25" w16cid:durableId="21E9685A"/>
  <w16cid:commentId w16cid:paraId="3E912DB9" w16cid:durableId="21E96E15"/>
  <w16cid:commentId w16cid:paraId="4CBF0665" w16cid:durableId="21DC6093"/>
  <w16cid:commentId w16cid:paraId="5740D507" w16cid:durableId="21DC5616"/>
  <w16cid:commentId w16cid:paraId="62040C99" w16cid:durableId="21E67169"/>
  <w16cid:commentId w16cid:paraId="35D7C907" w16cid:durableId="21DC591E"/>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FEE34" w14:textId="77777777" w:rsidR="007E347A" w:rsidRDefault="007E347A" w:rsidP="00B65B3A">
      <w:r>
        <w:separator/>
      </w:r>
    </w:p>
    <w:p w14:paraId="2272478A" w14:textId="77777777" w:rsidR="007E347A" w:rsidRDefault="007E347A"/>
  </w:endnote>
  <w:endnote w:type="continuationSeparator" w:id="0">
    <w:p w14:paraId="502AD32F" w14:textId="77777777" w:rsidR="007E347A" w:rsidRDefault="007E347A" w:rsidP="00B65B3A">
      <w:r>
        <w:continuationSeparator/>
      </w:r>
    </w:p>
    <w:p w14:paraId="15F49C66" w14:textId="77777777" w:rsidR="007E347A" w:rsidRDefault="007E34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New Roman (Body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57D7E" w:rsidRDefault="00457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31E5D">
          <w:rPr>
            <w:rStyle w:val="PageNumber"/>
            <w:noProof/>
          </w:rPr>
          <w:t>9</w:t>
        </w:r>
        <w:r>
          <w:rPr>
            <w:rStyle w:val="PageNumber"/>
          </w:rPr>
          <w:fldChar w:fldCharType="end"/>
        </w:r>
      </w:p>
    </w:sdtContent>
  </w:sdt>
  <w:p w14:paraId="00D5C560" w14:textId="77777777" w:rsidR="00457D7E" w:rsidRDefault="00457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97C06" w14:textId="77777777" w:rsidR="007E347A" w:rsidRDefault="007E347A" w:rsidP="00B65B3A">
      <w:r>
        <w:separator/>
      </w:r>
    </w:p>
  </w:footnote>
  <w:footnote w:type="continuationSeparator" w:id="0">
    <w:p w14:paraId="2665897C" w14:textId="77777777" w:rsidR="007E347A" w:rsidRDefault="007E347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457D7E" w:rsidRDefault="00457D7E" w:rsidP="00B65B3A">
    <w:pPr>
      <w:pStyle w:val="Header"/>
      <w:spacing w:before="240" w:after="276"/>
    </w:pPr>
  </w:p>
  <w:p w14:paraId="3F805A8E" w14:textId="77777777" w:rsidR="00457D7E" w:rsidRDefault="00457D7E" w:rsidP="00B65B3A">
    <w:pPr>
      <w:spacing w:after="276"/>
    </w:pPr>
  </w:p>
  <w:p w14:paraId="3A1ECCFB" w14:textId="77777777" w:rsidR="00457D7E" w:rsidRDefault="00457D7E"/>
  <w:p w14:paraId="4AAA9964" w14:textId="77777777" w:rsidR="00457D7E" w:rsidRDefault="00457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457D7E" w:rsidRPr="00B30794" w:rsidRDefault="00457D7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47A"/>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261"/>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C626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C6261"/>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0</Pages>
  <Words>58737</Words>
  <Characters>334803</Characters>
  <Application>Microsoft Office Word</Application>
  <DocSecurity>0</DocSecurity>
  <Lines>2790</Lines>
  <Paragraphs>7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9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8</cp:revision>
  <cp:lastPrinted>2020-01-31T14:37:00Z</cp:lastPrinted>
  <dcterms:created xsi:type="dcterms:W3CDTF">2020-02-07T06:20:00Z</dcterms:created>
  <dcterms:modified xsi:type="dcterms:W3CDTF">2020-04-0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3bSioU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